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E73AB5B" w:rsidR="006305D7" w:rsidRPr="001B1519" w:rsidRDefault="006305D7" w:rsidP="00946363">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269C974B" w14:textId="0F796130" w:rsidR="00050902" w:rsidRPr="00026FB3" w:rsidRDefault="00946363" w:rsidP="00946363">
      <w:pPr>
        <w:rPr>
          <w:b/>
        </w:rPr>
      </w:pPr>
      <w:r w:rsidRPr="00026FB3">
        <w:rPr>
          <w:b/>
        </w:rPr>
        <w:t>Endotoxin Activity Assay for the Detection of Whole Blood Endotoxemia in Critically Ill Patients</w:t>
      </w:r>
    </w:p>
    <w:p w14:paraId="2E300B21" w14:textId="77777777" w:rsidR="007A4DD6" w:rsidRDefault="007A4DD6" w:rsidP="00946363">
      <w:pPr>
        <w:rPr>
          <w:rFonts w:asciiTheme="minorHAnsi" w:hAnsiTheme="minorHAnsi" w:cstheme="minorHAnsi"/>
          <w:b/>
          <w:bCs/>
        </w:rPr>
      </w:pPr>
    </w:p>
    <w:p w14:paraId="3D080DA3" w14:textId="44E0E967" w:rsidR="006305D7" w:rsidRPr="004244DC" w:rsidRDefault="006305D7" w:rsidP="00946363">
      <w:pPr>
        <w:rPr>
          <w:rFonts w:asciiTheme="minorHAnsi" w:hAnsiTheme="minorHAnsi" w:cstheme="minorHAnsi"/>
          <w:color w:val="808080" w:themeColor="background1" w:themeShade="80"/>
          <w:lang w:val="it-IT"/>
        </w:rPr>
      </w:pPr>
      <w:r w:rsidRPr="004244DC">
        <w:rPr>
          <w:rFonts w:asciiTheme="minorHAnsi" w:hAnsiTheme="minorHAnsi" w:cstheme="minorHAnsi"/>
          <w:b/>
          <w:bCs/>
          <w:lang w:val="it-IT"/>
        </w:rPr>
        <w:t>AUTHORS</w:t>
      </w:r>
      <w:r w:rsidR="000B662E" w:rsidRPr="004244DC">
        <w:rPr>
          <w:rFonts w:asciiTheme="minorHAnsi" w:hAnsiTheme="minorHAnsi" w:cstheme="minorHAnsi"/>
          <w:b/>
          <w:bCs/>
          <w:lang w:val="it-IT"/>
        </w:rPr>
        <w:t xml:space="preserve"> </w:t>
      </w:r>
      <w:r w:rsidR="00086FF5" w:rsidRPr="004244DC">
        <w:rPr>
          <w:rFonts w:asciiTheme="minorHAnsi" w:hAnsiTheme="minorHAnsi" w:cstheme="minorHAnsi"/>
          <w:b/>
          <w:bCs/>
          <w:lang w:val="it-IT"/>
        </w:rPr>
        <w:t xml:space="preserve">AND </w:t>
      </w:r>
      <w:r w:rsidR="000B662E" w:rsidRPr="004244DC">
        <w:rPr>
          <w:rFonts w:asciiTheme="minorHAnsi" w:hAnsiTheme="minorHAnsi" w:cstheme="minorHAnsi"/>
          <w:b/>
          <w:bCs/>
          <w:lang w:val="it-IT"/>
        </w:rPr>
        <w:t>AFFILIATIONS</w:t>
      </w:r>
      <w:r w:rsidRPr="004244DC">
        <w:rPr>
          <w:rFonts w:asciiTheme="minorHAnsi" w:hAnsiTheme="minorHAnsi" w:cstheme="minorHAnsi"/>
          <w:b/>
          <w:bCs/>
          <w:lang w:val="it-IT"/>
        </w:rPr>
        <w:t>:</w:t>
      </w:r>
    </w:p>
    <w:p w14:paraId="32B171D0" w14:textId="6B705160" w:rsidR="007A4DD6" w:rsidRPr="00050902" w:rsidRDefault="00050902" w:rsidP="00946363">
      <w:pPr>
        <w:rPr>
          <w:lang w:val="it-IT"/>
        </w:rPr>
      </w:pPr>
      <w:r w:rsidRPr="00050902">
        <w:rPr>
          <w:lang w:val="it-IT"/>
        </w:rPr>
        <w:t>Riccardo Pinciroli, M.D.</w:t>
      </w:r>
      <w:r w:rsidR="00E20201" w:rsidRPr="00E862EA">
        <w:rPr>
          <w:vertAlign w:val="superscript"/>
          <w:lang w:val="it-IT"/>
        </w:rPr>
        <w:t>1,2</w:t>
      </w:r>
      <w:r w:rsidR="00E20201">
        <w:rPr>
          <w:lang w:val="it-IT"/>
        </w:rPr>
        <w:t xml:space="preserve">, </w:t>
      </w:r>
      <w:r w:rsidRPr="00050902">
        <w:rPr>
          <w:lang w:val="it-IT"/>
        </w:rPr>
        <w:t>Simone Checchi, M.D.</w:t>
      </w:r>
      <w:r w:rsidR="00E20201">
        <w:rPr>
          <w:vertAlign w:val="superscript"/>
          <w:lang w:val="it-IT"/>
        </w:rPr>
        <w:t>2</w:t>
      </w:r>
      <w:r w:rsidR="00E20201">
        <w:rPr>
          <w:lang w:val="it-IT"/>
        </w:rPr>
        <w:t xml:space="preserve">, </w:t>
      </w:r>
      <w:r w:rsidRPr="00050902">
        <w:rPr>
          <w:lang w:val="it-IT"/>
        </w:rPr>
        <w:t>Maurizio Bottiroli, M.D.</w:t>
      </w:r>
      <w:r w:rsidRPr="00E862EA">
        <w:rPr>
          <w:vertAlign w:val="superscript"/>
          <w:lang w:val="it-IT"/>
        </w:rPr>
        <w:t>1</w:t>
      </w:r>
      <w:r w:rsidR="00E20201">
        <w:rPr>
          <w:lang w:val="it-IT"/>
        </w:rPr>
        <w:t xml:space="preserve">, </w:t>
      </w:r>
      <w:r w:rsidR="00CE0055">
        <w:rPr>
          <w:lang w:val="it-IT"/>
        </w:rPr>
        <w:t>Gianpaola Monti, M.D.</w:t>
      </w:r>
      <w:r w:rsidR="00CE0055" w:rsidRPr="00CE0055">
        <w:rPr>
          <w:vertAlign w:val="superscript"/>
          <w:lang w:val="it-IT"/>
        </w:rPr>
        <w:t xml:space="preserve"> </w:t>
      </w:r>
      <w:r w:rsidR="00CE0055" w:rsidRPr="00E862EA">
        <w:rPr>
          <w:vertAlign w:val="superscript"/>
          <w:lang w:val="it-IT"/>
        </w:rPr>
        <w:t>1</w:t>
      </w:r>
      <w:r w:rsidR="00CE0055">
        <w:rPr>
          <w:lang w:val="it-IT"/>
        </w:rPr>
        <w:t>, Giampaolo Casella, M.D.</w:t>
      </w:r>
      <w:r w:rsidR="00CE0055" w:rsidRPr="00CE0055">
        <w:rPr>
          <w:vertAlign w:val="superscript"/>
          <w:lang w:val="it-IT"/>
        </w:rPr>
        <w:t xml:space="preserve"> </w:t>
      </w:r>
      <w:r w:rsidR="00CE0055" w:rsidRPr="00E862EA">
        <w:rPr>
          <w:vertAlign w:val="superscript"/>
          <w:lang w:val="it-IT"/>
        </w:rPr>
        <w:t>1</w:t>
      </w:r>
      <w:r w:rsidR="00CE0055">
        <w:rPr>
          <w:lang w:val="it-IT"/>
        </w:rPr>
        <w:t xml:space="preserve">, </w:t>
      </w:r>
      <w:r w:rsidRPr="00050902">
        <w:rPr>
          <w:lang w:val="it-IT"/>
        </w:rPr>
        <w:t>Roberto Fumagalli, M.D.</w:t>
      </w:r>
      <w:r w:rsidRPr="00E862EA">
        <w:rPr>
          <w:vertAlign w:val="superscript"/>
          <w:lang w:val="it-IT"/>
        </w:rPr>
        <w:t>1,2</w:t>
      </w:r>
    </w:p>
    <w:p w14:paraId="60FCB589" w14:textId="1D39E750" w:rsidR="00D04A95" w:rsidRDefault="00D04A95" w:rsidP="00946363">
      <w:pPr>
        <w:rPr>
          <w:lang w:val="it-IT"/>
        </w:rPr>
      </w:pPr>
    </w:p>
    <w:p w14:paraId="7316D63D" w14:textId="01DDBD65" w:rsidR="00946363" w:rsidRPr="00E862EA" w:rsidRDefault="00946363" w:rsidP="00946363">
      <w:r w:rsidRPr="004244DC">
        <w:rPr>
          <w:vertAlign w:val="superscript"/>
        </w:rPr>
        <w:t>1</w:t>
      </w:r>
      <w:r w:rsidRPr="004244DC">
        <w:t>Depart</w:t>
      </w:r>
      <w:r w:rsidRPr="00E862EA">
        <w:t>ment of Anesthesia and Critical Care, Niguarda Hospital, Milan, Italy</w:t>
      </w:r>
    </w:p>
    <w:p w14:paraId="516BAF05" w14:textId="02E806F8" w:rsidR="00946363" w:rsidRDefault="00946363" w:rsidP="00946363">
      <w:pPr>
        <w:rPr>
          <w:lang w:val="it-IT"/>
        </w:rPr>
      </w:pPr>
      <w:r w:rsidRPr="00E862EA">
        <w:rPr>
          <w:vertAlign w:val="superscript"/>
        </w:rPr>
        <w:t>2</w:t>
      </w:r>
      <w:r w:rsidRPr="00E862EA">
        <w:t>University of Milan-Bicocca Medical School, Monza, Italy</w:t>
      </w:r>
    </w:p>
    <w:p w14:paraId="11E98F0F" w14:textId="77777777" w:rsidR="00946363" w:rsidRDefault="00946363" w:rsidP="00946363">
      <w:pPr>
        <w:rPr>
          <w:b/>
        </w:rPr>
      </w:pPr>
    </w:p>
    <w:p w14:paraId="3EC6B50D" w14:textId="193E9BBE" w:rsidR="00E20201" w:rsidRPr="00946363" w:rsidRDefault="00E20201" w:rsidP="00946363">
      <w:pPr>
        <w:rPr>
          <w:b/>
        </w:rPr>
      </w:pPr>
      <w:r w:rsidRPr="00946363">
        <w:rPr>
          <w:b/>
        </w:rPr>
        <w:t xml:space="preserve">Corresponding Author: </w:t>
      </w:r>
    </w:p>
    <w:p w14:paraId="2BAC08D8" w14:textId="0CECB49C" w:rsidR="00E20201" w:rsidRPr="004244DC" w:rsidRDefault="00E20201" w:rsidP="00946363">
      <w:r w:rsidRPr="004244DC">
        <w:t xml:space="preserve">Riccardo </w:t>
      </w:r>
      <w:proofErr w:type="spellStart"/>
      <w:r w:rsidRPr="004244DC">
        <w:t>Pinciroli</w:t>
      </w:r>
      <w:proofErr w:type="spellEnd"/>
      <w:r w:rsidRPr="004244DC">
        <w:t>, M.D.</w:t>
      </w:r>
      <w:r w:rsidR="00946363">
        <w:tab/>
        <w:t>(</w:t>
      </w:r>
      <w:r w:rsidRPr="004244DC">
        <w:t>riccardo.pinciroli@unimib.it</w:t>
      </w:r>
      <w:r w:rsidR="00946363">
        <w:t>)</w:t>
      </w:r>
      <w:r w:rsidRPr="004244DC">
        <w:t xml:space="preserve"> </w:t>
      </w:r>
    </w:p>
    <w:p w14:paraId="1604F583" w14:textId="3CF8BFAC" w:rsidR="00E20201" w:rsidRPr="004244DC" w:rsidRDefault="00E20201" w:rsidP="00946363">
      <w:r w:rsidRPr="004244DC">
        <w:t>Tel: +39 02 6444 7235</w:t>
      </w:r>
    </w:p>
    <w:p w14:paraId="2DDE0A25" w14:textId="77777777" w:rsidR="00E20201" w:rsidRPr="004244DC" w:rsidRDefault="00E20201" w:rsidP="00946363"/>
    <w:p w14:paraId="574B680C" w14:textId="77777777" w:rsidR="00E20201" w:rsidRPr="00946363" w:rsidRDefault="00E20201" w:rsidP="00946363">
      <w:pPr>
        <w:pStyle w:val="NormalWeb"/>
        <w:spacing w:before="0" w:beforeAutospacing="0" w:after="0" w:afterAutospacing="0"/>
        <w:rPr>
          <w:b/>
        </w:rPr>
      </w:pPr>
      <w:r w:rsidRPr="00946363">
        <w:rPr>
          <w:b/>
        </w:rPr>
        <w:t>Email Addresses of Co-authors:</w:t>
      </w:r>
    </w:p>
    <w:p w14:paraId="0B895934" w14:textId="2DAA8FC3" w:rsidR="00E20201" w:rsidRDefault="00E20201" w:rsidP="00946363">
      <w:pPr>
        <w:rPr>
          <w:lang w:val="it-IT"/>
        </w:rPr>
      </w:pPr>
      <w:r w:rsidRPr="00050902">
        <w:rPr>
          <w:lang w:val="it-IT"/>
        </w:rPr>
        <w:t>Simone Checchi, M.D.</w:t>
      </w:r>
      <w:r>
        <w:rPr>
          <w:lang w:val="it-IT"/>
        </w:rPr>
        <w:t xml:space="preserve"> </w:t>
      </w:r>
      <w:r>
        <w:rPr>
          <w:lang w:val="it-IT"/>
        </w:rPr>
        <w:tab/>
      </w:r>
      <w:r w:rsidR="00946363">
        <w:rPr>
          <w:lang w:val="it-IT"/>
        </w:rPr>
        <w:t>(</w:t>
      </w:r>
      <w:r w:rsidR="00026FB3">
        <w:rPr>
          <w:lang w:val="it-IT"/>
        </w:rPr>
        <w:fldChar w:fldCharType="begin"/>
      </w:r>
      <w:r w:rsidR="00026FB3">
        <w:rPr>
          <w:lang w:val="it-IT"/>
        </w:rPr>
        <w:instrText xml:space="preserve"> HYPERLINK "mailto:simone.checchi@gmail.com" </w:instrText>
      </w:r>
      <w:r w:rsidR="00026FB3">
        <w:rPr>
          <w:lang w:val="it-IT"/>
        </w:rPr>
        <w:fldChar w:fldCharType="separate"/>
      </w:r>
      <w:r w:rsidRPr="00E20201">
        <w:rPr>
          <w:lang w:val="it-IT"/>
        </w:rPr>
        <w:t>simone.checchi@gmail.com</w:t>
      </w:r>
      <w:r w:rsidR="00026FB3">
        <w:rPr>
          <w:lang w:val="it-IT"/>
        </w:rPr>
        <w:fldChar w:fldCharType="end"/>
      </w:r>
      <w:r w:rsidR="00946363">
        <w:rPr>
          <w:lang w:val="it-IT"/>
        </w:rPr>
        <w:t>)</w:t>
      </w:r>
    </w:p>
    <w:p w14:paraId="617129C8" w14:textId="253E6835" w:rsidR="00E20201" w:rsidRPr="00F93FB4" w:rsidRDefault="00E20201" w:rsidP="00946363">
      <w:pPr>
        <w:rPr>
          <w:lang w:val="it-IT"/>
        </w:rPr>
      </w:pPr>
      <w:r w:rsidRPr="00050902">
        <w:rPr>
          <w:lang w:val="it-IT"/>
        </w:rPr>
        <w:t>Maurizio Bottiroli, M.D.</w:t>
      </w:r>
      <w:r>
        <w:rPr>
          <w:lang w:val="it-IT"/>
        </w:rPr>
        <w:tab/>
      </w:r>
      <w:r w:rsidR="00946363">
        <w:rPr>
          <w:lang w:val="it-IT"/>
        </w:rPr>
        <w:t>(</w:t>
      </w:r>
      <w:r w:rsidR="00F93FB4" w:rsidRPr="00F93FB4">
        <w:rPr>
          <w:lang w:val="it-IT"/>
        </w:rPr>
        <w:t>mbottiroli@ospedaleniguarda.it</w:t>
      </w:r>
      <w:r w:rsidR="00946363">
        <w:rPr>
          <w:lang w:val="it-IT"/>
        </w:rPr>
        <w:t>)</w:t>
      </w:r>
    </w:p>
    <w:p w14:paraId="1AFE051D" w14:textId="364E04FB" w:rsidR="00F93FB4" w:rsidRDefault="00F93FB4" w:rsidP="00946363">
      <w:proofErr w:type="spellStart"/>
      <w:r w:rsidRPr="00F93FB4">
        <w:t>Gianpaola</w:t>
      </w:r>
      <w:proofErr w:type="spellEnd"/>
      <w:r w:rsidRPr="00F93FB4">
        <w:t xml:space="preserve"> Monti, M.D.</w:t>
      </w:r>
      <w:r w:rsidRPr="00F93FB4">
        <w:tab/>
      </w:r>
      <w:r w:rsidR="00946363">
        <w:t>(</w:t>
      </w:r>
      <w:r w:rsidRPr="00F93FB4">
        <w:t>gianpaola.monti@ospedaleniguarda.it</w:t>
      </w:r>
      <w:r w:rsidR="00946363">
        <w:t>)</w:t>
      </w:r>
    </w:p>
    <w:p w14:paraId="451E03E6" w14:textId="7CF2BB57" w:rsidR="00F93FB4" w:rsidRPr="00F93FB4" w:rsidRDefault="00F93FB4" w:rsidP="00946363">
      <w:pPr>
        <w:rPr>
          <w:lang w:val="it-IT"/>
        </w:rPr>
      </w:pPr>
      <w:r w:rsidRPr="00F93FB4">
        <w:rPr>
          <w:lang w:val="it-IT"/>
        </w:rPr>
        <w:t>Giampaolo Casella, M.D.</w:t>
      </w:r>
      <w:r w:rsidRPr="00F93FB4">
        <w:rPr>
          <w:lang w:val="it-IT"/>
        </w:rPr>
        <w:tab/>
      </w:r>
      <w:r w:rsidR="00946363">
        <w:rPr>
          <w:lang w:val="it-IT"/>
        </w:rPr>
        <w:t>(</w:t>
      </w:r>
      <w:r w:rsidRPr="00F93FB4">
        <w:rPr>
          <w:lang w:val="it-IT"/>
        </w:rPr>
        <w:t>giampaolo.casella@ospedaleniguarda.it</w:t>
      </w:r>
      <w:r w:rsidR="00946363">
        <w:rPr>
          <w:lang w:val="it-IT"/>
        </w:rPr>
        <w:t>)</w:t>
      </w:r>
    </w:p>
    <w:p w14:paraId="4D5CD983" w14:textId="2C5A2E32" w:rsidR="00E20201" w:rsidRPr="00F93FB4" w:rsidRDefault="00E20201" w:rsidP="00946363">
      <w:r w:rsidRPr="00F93FB4">
        <w:t xml:space="preserve">Roberto </w:t>
      </w:r>
      <w:proofErr w:type="spellStart"/>
      <w:r w:rsidRPr="00F93FB4">
        <w:t>Fumagalli</w:t>
      </w:r>
      <w:proofErr w:type="spellEnd"/>
      <w:r w:rsidRPr="00F93FB4">
        <w:t>, M.D.</w:t>
      </w:r>
      <w:r w:rsidRPr="00F93FB4">
        <w:tab/>
      </w:r>
      <w:r w:rsidR="00946363">
        <w:t>(</w:t>
      </w:r>
      <w:r w:rsidRPr="00F93FB4">
        <w:t>roberto.fumagalli@unimib.it</w:t>
      </w:r>
      <w:r w:rsidR="00946363">
        <w:t>)</w:t>
      </w:r>
    </w:p>
    <w:p w14:paraId="433F68D6" w14:textId="77777777" w:rsidR="00050902" w:rsidRPr="00E862EA" w:rsidRDefault="00050902" w:rsidP="00946363"/>
    <w:p w14:paraId="71B79AC9" w14:textId="00101E48" w:rsidR="006305D7" w:rsidRPr="001B1519" w:rsidRDefault="006305D7" w:rsidP="00946363">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337204B5" w14:textId="20B57739" w:rsidR="00E862EA" w:rsidRDefault="00946363" w:rsidP="00946363">
      <w:pPr>
        <w:pStyle w:val="NormalWeb"/>
        <w:spacing w:before="0" w:beforeAutospacing="0" w:after="0" w:afterAutospacing="0"/>
        <w:rPr>
          <w:rFonts w:asciiTheme="minorHAnsi" w:hAnsiTheme="minorHAnsi" w:cstheme="minorHAnsi"/>
        </w:rPr>
      </w:pPr>
      <w:r w:rsidRPr="00E862EA">
        <w:rPr>
          <w:rFonts w:asciiTheme="minorHAnsi" w:hAnsiTheme="minorHAnsi" w:cstheme="minorHAnsi"/>
        </w:rPr>
        <w:t>endotoxin activity</w:t>
      </w:r>
      <w:r>
        <w:rPr>
          <w:rFonts w:asciiTheme="minorHAnsi" w:hAnsiTheme="minorHAnsi" w:cstheme="minorHAnsi"/>
        </w:rPr>
        <w:t xml:space="preserve">, </w:t>
      </w:r>
      <w:r w:rsidRPr="00E862EA">
        <w:rPr>
          <w:rFonts w:asciiTheme="minorHAnsi" w:hAnsiTheme="minorHAnsi" w:cstheme="minorHAnsi"/>
        </w:rPr>
        <w:t>sepsis</w:t>
      </w:r>
      <w:r>
        <w:rPr>
          <w:rFonts w:asciiTheme="minorHAnsi" w:hAnsiTheme="minorHAnsi" w:cstheme="minorHAnsi"/>
        </w:rPr>
        <w:t xml:space="preserve">, shock, </w:t>
      </w:r>
      <w:r w:rsidRPr="00E862EA">
        <w:rPr>
          <w:rFonts w:asciiTheme="minorHAnsi" w:hAnsiTheme="minorHAnsi" w:cstheme="minorHAnsi"/>
        </w:rPr>
        <w:t>lipopolysaccharide</w:t>
      </w:r>
      <w:r>
        <w:rPr>
          <w:rFonts w:asciiTheme="minorHAnsi" w:hAnsiTheme="minorHAnsi" w:cstheme="minorHAnsi"/>
        </w:rPr>
        <w:t xml:space="preserve">, </w:t>
      </w:r>
      <w:proofErr w:type="spellStart"/>
      <w:r>
        <w:t>chemioluminescence</w:t>
      </w:r>
      <w:proofErr w:type="spellEnd"/>
      <w:r>
        <w:rPr>
          <w:rFonts w:asciiTheme="minorHAnsi" w:hAnsiTheme="minorHAnsi" w:cstheme="minorHAnsi"/>
        </w:rPr>
        <w:t>, neutrophils</w:t>
      </w:r>
    </w:p>
    <w:p w14:paraId="05CAE919" w14:textId="77777777" w:rsidR="00E862EA" w:rsidRPr="001B1519" w:rsidRDefault="00E862EA" w:rsidP="00946363">
      <w:pPr>
        <w:pStyle w:val="NormalWeb"/>
        <w:spacing w:before="0" w:beforeAutospacing="0" w:after="0" w:afterAutospacing="0"/>
        <w:rPr>
          <w:rFonts w:asciiTheme="minorHAnsi" w:hAnsiTheme="minorHAnsi" w:cstheme="minorHAnsi"/>
        </w:rPr>
      </w:pPr>
    </w:p>
    <w:p w14:paraId="628AC4B5" w14:textId="0BEEF541" w:rsidR="006305D7" w:rsidRPr="001B1519" w:rsidRDefault="00086FF5" w:rsidP="00946363">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761028D6" w14:textId="50A8C67E" w:rsidR="006305D7" w:rsidRDefault="00E20201" w:rsidP="00946363">
      <w:r w:rsidRPr="00905C29">
        <w:t xml:space="preserve">We hereby present a </w:t>
      </w:r>
      <w:r>
        <w:t>protocol to measure at the bedside the endotoxin activity of human whole blood s</w:t>
      </w:r>
      <w:r w:rsidR="00BF48EA">
        <w:t>amples. The Endotoxin Activity a</w:t>
      </w:r>
      <w:r>
        <w:t xml:space="preserve">ssay is a simple test to perform and </w:t>
      </w:r>
      <w:r w:rsidR="00026FB3">
        <w:t xml:space="preserve">may </w:t>
      </w:r>
      <w:r>
        <w:t>be a useful biomarker in critically ill patients with sepsis.</w:t>
      </w:r>
    </w:p>
    <w:p w14:paraId="72992003" w14:textId="77777777" w:rsidR="00E20201" w:rsidRPr="001B1519" w:rsidRDefault="00E20201" w:rsidP="00946363">
      <w:pPr>
        <w:rPr>
          <w:rFonts w:asciiTheme="minorHAnsi" w:hAnsiTheme="minorHAnsi" w:cstheme="minorHAnsi"/>
        </w:rPr>
      </w:pPr>
    </w:p>
    <w:p w14:paraId="64FB8590" w14:textId="161084AB" w:rsidR="006305D7" w:rsidRPr="001B1519" w:rsidRDefault="006305D7" w:rsidP="00946363">
      <w:pPr>
        <w:rPr>
          <w:rFonts w:asciiTheme="minorHAnsi" w:hAnsiTheme="minorHAnsi" w:cstheme="minorHAnsi"/>
          <w:color w:val="808080"/>
        </w:rPr>
      </w:pPr>
      <w:r w:rsidRPr="001B1519">
        <w:rPr>
          <w:rFonts w:asciiTheme="minorHAnsi" w:hAnsiTheme="minorHAnsi" w:cstheme="minorHAnsi"/>
          <w:b/>
          <w:bCs/>
        </w:rPr>
        <w:t>ABSTRACT:</w:t>
      </w:r>
    </w:p>
    <w:p w14:paraId="4C7D5FD5" w14:textId="242901DE" w:rsidR="006305D7" w:rsidRDefault="00AD1469" w:rsidP="00946363">
      <w:r>
        <w:t>L</w:t>
      </w:r>
      <w:r w:rsidR="005B5C0F">
        <w:t>ipopolysaccharide</w:t>
      </w:r>
      <w:r w:rsidRPr="00241185">
        <w:t xml:space="preserve">, also known as endotoxin, </w:t>
      </w:r>
      <w:r w:rsidR="00E81103">
        <w:t>is</w:t>
      </w:r>
      <w:r>
        <w:t xml:space="preserve"> a fundamental component of </w:t>
      </w:r>
      <w:r w:rsidR="00947409">
        <w:t xml:space="preserve">gram-negative </w:t>
      </w:r>
      <w:r w:rsidRPr="00241185">
        <w:t>bacteria</w:t>
      </w:r>
      <w:r w:rsidR="00E81103">
        <w:t xml:space="preserve"> and </w:t>
      </w:r>
      <w:r>
        <w:t xml:space="preserve">plays a crucial role in the development of </w:t>
      </w:r>
      <w:r w:rsidRPr="00241185">
        <w:t>sepsis and septic shock</w:t>
      </w:r>
      <w:r>
        <w:t>. The e</w:t>
      </w:r>
      <w:r w:rsidRPr="00463902">
        <w:t xml:space="preserve">arly identification </w:t>
      </w:r>
      <w:r>
        <w:t>of an infectious process</w:t>
      </w:r>
      <w:r w:rsidR="00026FB3">
        <w:t xml:space="preserve"> that is</w:t>
      </w:r>
      <w:r>
        <w:t xml:space="preserve"> rapidly evolving to a critical illness might prompt a quicker and more intensive treatment, thereby potentially leading to better</w:t>
      </w:r>
      <w:r w:rsidRPr="00463902">
        <w:t xml:space="preserve"> patient outcome</w:t>
      </w:r>
      <w:r>
        <w:t xml:space="preserve">s. </w:t>
      </w:r>
      <w:r w:rsidR="00BF48EA">
        <w:t>The Endotoxin Activity (EA) a</w:t>
      </w:r>
      <w:r w:rsidRPr="00241185">
        <w:t xml:space="preserve">ssay </w:t>
      </w:r>
      <w:r>
        <w:t>can be used at the</w:t>
      </w:r>
      <w:r w:rsidRPr="00241185">
        <w:t xml:space="preserve"> </w:t>
      </w:r>
      <w:r>
        <w:t xml:space="preserve">bedside as a reliable </w:t>
      </w:r>
      <w:r w:rsidRPr="00241185">
        <w:t>biomarker of systemic endotoxemia</w:t>
      </w:r>
      <w:r>
        <w:t>. The detection of elevated endotoxin activity levels has been repeatedly shown to be associated with an increased disease severity in patients with sepsis and septic shock.</w:t>
      </w:r>
      <w:r w:rsidRPr="00241185">
        <w:t xml:space="preserve"> </w:t>
      </w:r>
      <w:r>
        <w:t>The assay is quick and easy to perform. Briefly, after sampling, a</w:t>
      </w:r>
      <w:r w:rsidR="004C306B">
        <w:t xml:space="preserve">n </w:t>
      </w:r>
      <w:r>
        <w:t xml:space="preserve">aliquot of whole blood is </w:t>
      </w:r>
      <w:r w:rsidR="004C306B">
        <w:t>mixed</w:t>
      </w:r>
      <w:r>
        <w:t xml:space="preserve"> with an anti-endotoxin antibody and </w:t>
      </w:r>
      <w:r w:rsidR="004C306B">
        <w:t xml:space="preserve">with added </w:t>
      </w:r>
      <w:r>
        <w:t xml:space="preserve">LPS. Endotoxin activity is measured as the relative oxidative burst of primed neutrophils as detected by </w:t>
      </w:r>
      <w:proofErr w:type="spellStart"/>
      <w:r>
        <w:t>chemioluminescence</w:t>
      </w:r>
      <w:proofErr w:type="spellEnd"/>
      <w:r>
        <w:t>. The assay's output is expressed on a scale from 0 (absent) to 1 (maximal</w:t>
      </w:r>
      <w:r w:rsidR="00DE2B91">
        <w:t>) and</w:t>
      </w:r>
      <w:r>
        <w:t xml:space="preserve"> categorized as “low” (&lt; 0.4 units), “intermediate” (0.4–0.59 units), or “high” (≥ 0.6 units). The detailed methodology and rationale f</w:t>
      </w:r>
      <w:r w:rsidR="00BF48EA">
        <w:t>or the implementation of the EA</w:t>
      </w:r>
      <w:r>
        <w:t xml:space="preserve"> assay are reported in this manuscript.</w:t>
      </w:r>
    </w:p>
    <w:p w14:paraId="7696C2A9" w14:textId="77777777" w:rsidR="00AD1469" w:rsidRPr="001B1519" w:rsidRDefault="00AD1469" w:rsidP="00946363">
      <w:pPr>
        <w:rPr>
          <w:rFonts w:asciiTheme="minorHAnsi" w:hAnsiTheme="minorHAnsi" w:cstheme="minorHAnsi"/>
        </w:rPr>
      </w:pPr>
    </w:p>
    <w:p w14:paraId="00D25F73" w14:textId="10E4A914" w:rsidR="006305D7" w:rsidRPr="001B1519" w:rsidRDefault="006305D7" w:rsidP="00946363">
      <w:pPr>
        <w:rPr>
          <w:rFonts w:asciiTheme="minorHAnsi" w:hAnsiTheme="minorHAnsi" w:cstheme="minorHAnsi"/>
          <w:color w:val="808080"/>
        </w:rPr>
      </w:pPr>
      <w:r w:rsidRPr="001B1519">
        <w:rPr>
          <w:rFonts w:asciiTheme="minorHAnsi" w:hAnsiTheme="minorHAnsi" w:cstheme="minorHAnsi"/>
          <w:b/>
        </w:rPr>
        <w:lastRenderedPageBreak/>
        <w:t>INTRODUCTION</w:t>
      </w:r>
      <w:r w:rsidRPr="001B1519">
        <w:rPr>
          <w:rFonts w:asciiTheme="minorHAnsi" w:hAnsiTheme="minorHAnsi" w:cstheme="minorHAnsi"/>
          <w:b/>
          <w:bCs/>
        </w:rPr>
        <w:t>:</w:t>
      </w:r>
    </w:p>
    <w:p w14:paraId="0C3BF9DC" w14:textId="78D79FC9" w:rsidR="00B27CE0" w:rsidRDefault="009A5A84" w:rsidP="00946363">
      <w:r>
        <w:t>The L</w:t>
      </w:r>
      <w:r w:rsidRPr="00241185">
        <w:t xml:space="preserve">ipopolysaccharide (LPS), also known as endotoxin, is </w:t>
      </w:r>
      <w:r>
        <w:t>a key</w:t>
      </w:r>
      <w:r w:rsidRPr="00241185">
        <w:t xml:space="preserve"> component of </w:t>
      </w:r>
      <w:r>
        <w:t xml:space="preserve">the membrane structure of </w:t>
      </w:r>
      <w:r w:rsidRPr="00241185">
        <w:t xml:space="preserve">Gram-negative (GN) bacteria. </w:t>
      </w:r>
      <w:r>
        <w:t xml:space="preserve">It makes up about 10% of the cell wall, being vital for the outer membrane integrity and homeostasis. Moreover, it is </w:t>
      </w:r>
      <w:r w:rsidRPr="00241185">
        <w:rPr>
          <w:rFonts w:cstheme="minorHAnsi"/>
        </w:rPr>
        <w:t>a</w:t>
      </w:r>
      <w:r w:rsidRPr="00241185">
        <w:t xml:space="preserve"> potent activator of the </w:t>
      </w:r>
      <w:r>
        <w:t xml:space="preserve">host </w:t>
      </w:r>
      <w:r w:rsidRPr="00241185">
        <w:t>innate immune system</w:t>
      </w:r>
      <w:r w:rsidR="00AE5B6F">
        <w:fldChar w:fldCharType="begin">
          <w:fldData xml:space="preserve">PEVuZE5vdGU+PENpdGU+PEF1dGhvcj5Ba2lyYTwvQXV0aG9yPjxZZWFyPjIwMDQ8L1llYXI+PElE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</w:fldData>
        </w:fldChar>
      </w:r>
      <w:r w:rsidR="00AE5B6F">
        <w:instrText xml:space="preserve"> ADDIN EN.CITE </w:instrText>
      </w:r>
      <w:r w:rsidR="00AE5B6F">
        <w:fldChar w:fldCharType="begin">
          <w:fldData xml:space="preserve">PEVuZE5vdGU+PENpdGU+PEF1dGhvcj5Ba2lyYTwvQXV0aG9yPjxZZWFyPjIwMDQ8L1llYXI+PElE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</w:fldData>
        </w:fldChar>
      </w:r>
      <w:r w:rsidR="00AE5B6F">
        <w:instrText xml:space="preserve"> ADDIN EN.CITE.DATA </w:instrText>
      </w:r>
      <w:r w:rsidR="00AE5B6F">
        <w:fldChar w:fldCharType="end"/>
      </w:r>
      <w:r w:rsidR="00AE5B6F">
        <w:fldChar w:fldCharType="separate"/>
      </w:r>
      <w:r w:rsidR="00AE5B6F" w:rsidRPr="00AE5B6F">
        <w:rPr>
          <w:noProof/>
          <w:vertAlign w:val="superscript"/>
        </w:rPr>
        <w:t>1,2</w:t>
      </w:r>
      <w:r w:rsidR="00AE5B6F">
        <w:fldChar w:fldCharType="end"/>
      </w:r>
      <w:r w:rsidRPr="00241185">
        <w:t>.</w:t>
      </w:r>
    </w:p>
    <w:p w14:paraId="701054D3" w14:textId="77777777" w:rsidR="00946363" w:rsidRPr="00241185" w:rsidRDefault="00946363" w:rsidP="00946363"/>
    <w:p w14:paraId="05C688BF" w14:textId="12D798BB" w:rsidR="009A5A84" w:rsidRDefault="009A5A84" w:rsidP="00946363">
      <w:r w:rsidRPr="00026FB3">
        <w:t xml:space="preserve">In vitro </w:t>
      </w:r>
      <w:r w:rsidRPr="00241185">
        <w:t xml:space="preserve">exposure of </w:t>
      </w:r>
      <w:r w:rsidR="009132C8">
        <w:t xml:space="preserve">innate immune system </w:t>
      </w:r>
      <w:r w:rsidRPr="00241185">
        <w:t xml:space="preserve">cells to LPS </w:t>
      </w:r>
      <w:r>
        <w:t>leads to</w:t>
      </w:r>
      <w:r w:rsidRPr="00241185">
        <w:t xml:space="preserve"> changes in the expression of multiple genes</w:t>
      </w:r>
      <w:r w:rsidR="00547FD0">
        <w:fldChar w:fldCharType="begin"/>
      </w:r>
      <w:r w:rsidR="00547FD0">
        <w:instrText xml:space="preserve"> ADDIN EN.CITE &lt;EndNote&gt;&lt;Cite&gt;&lt;Author&gt;Ulevitch&lt;/Author&gt;&lt;Year&gt;1999&lt;/Year&gt;&lt;IDText&gt;Recognition of gram-negative bacteria and endotoxin by the innate immune system&lt;/IDText&gt;&lt;DisplayText&gt;&lt;style face="superscript"&gt;3&lt;/style&gt;&lt;/DisplayText&gt;&lt;record&gt;&lt;urls&gt;&lt;related-urls&gt;&lt;url&gt;https://www.ncbi.nlm.nih.gov/pubmed/10047547&lt;/url&gt;&lt;/related-urls&gt;&lt;/urls&gt;&lt;isbn&gt;0952-7915&lt;/isbn&gt;&lt;titles&gt;&lt;title&gt;Recognition of gram-negative bacteria and endotoxin by the innate immune system&lt;/title&gt;&lt;secondary-title&gt;Current opinion in immunology&lt;/secondary-title&gt;&lt;/titles&gt;&lt;pages&gt;19-22&lt;/pages&gt;&lt;number&gt;1&lt;/number&gt;&lt;contributors&gt;&lt;authors&gt;&lt;author&gt;Ulevitch, R. J.&lt;/author&gt;&lt;author&gt;Tobias, P. S.&lt;/author&gt;&lt;/authors&gt;&lt;/contributors&gt;&lt;added-date format="utc"&gt;1525793961&lt;/added-date&gt;&lt;ref-type name="Journal Article"&gt;17&lt;/ref-type&gt;&lt;dates&gt;&lt;year&gt;1999&lt;/year&gt;&lt;/dates&gt;&lt;rec-number&gt;235&lt;/rec-number&gt;&lt;last-updated-date format="utc"&gt;1525793961&lt;/last-updated-date&gt;&lt;volume&gt;11&lt;/volume&gt;&lt;remote-database-name&gt;READCUBE&lt;/remote-database-name&gt;&lt;/record&gt;&lt;/Cite&gt;&lt;/EndNote&gt;</w:instrText>
      </w:r>
      <w:r w:rsidR="00547FD0">
        <w:fldChar w:fldCharType="separate"/>
      </w:r>
      <w:r w:rsidR="00547FD0" w:rsidRPr="00547FD0">
        <w:rPr>
          <w:noProof/>
          <w:vertAlign w:val="superscript"/>
        </w:rPr>
        <w:t>3</w:t>
      </w:r>
      <w:r w:rsidR="00547FD0">
        <w:fldChar w:fldCharType="end"/>
      </w:r>
      <w:r w:rsidRPr="00241185">
        <w:t>. Administration of very small quantities of LPS in healthy human volunteers triggers the cascade of acute systemic inflammation, whereas sepsis and septic shock may arise with higher endotoxin concentrations</w:t>
      </w:r>
      <w:r w:rsidR="00547FD0">
        <w:fldChar w:fldCharType="begin">
          <w:fldData xml:space="preserve">PEVuZE5vdGU+PENpdGU+PEF1dGhvcj5OYXRhbnNvbjwvQXV0aG9yPjxZZWFyPjE5ODk8L1llYXI+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</w:fldData>
        </w:fldChar>
      </w:r>
      <w:r w:rsidR="00547FD0">
        <w:instrText xml:space="preserve"> ADDIN EN.CITE </w:instrText>
      </w:r>
      <w:r w:rsidR="00547FD0">
        <w:fldChar w:fldCharType="begin">
          <w:fldData xml:space="preserve">PEVuZE5vdGU+PENpdGU+PEF1dGhvcj5OYXRhbnNvbjwvQXV0aG9yPjxZZWFyPjE5ODk8L1llYXI+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</w:fldData>
        </w:fldChar>
      </w:r>
      <w:r w:rsidR="00547FD0">
        <w:instrText xml:space="preserve"> ADDIN EN.CITE.DATA </w:instrText>
      </w:r>
      <w:r w:rsidR="00547FD0">
        <w:fldChar w:fldCharType="end"/>
      </w:r>
      <w:r w:rsidR="00547FD0">
        <w:fldChar w:fldCharType="separate"/>
      </w:r>
      <w:r w:rsidR="00547FD0" w:rsidRPr="00547FD0">
        <w:rPr>
          <w:noProof/>
          <w:vertAlign w:val="superscript"/>
        </w:rPr>
        <w:t>4,5</w:t>
      </w:r>
      <w:r w:rsidR="00547FD0">
        <w:fldChar w:fldCharType="end"/>
      </w:r>
      <w:r w:rsidR="00547FD0">
        <w:t>.</w:t>
      </w:r>
    </w:p>
    <w:p w14:paraId="2C239E1C" w14:textId="77777777" w:rsidR="00946363" w:rsidRPr="00241185" w:rsidRDefault="00946363" w:rsidP="00946363"/>
    <w:p w14:paraId="2C78BCE3" w14:textId="6777B9A9" w:rsidR="009A5A84" w:rsidRDefault="009A5A84" w:rsidP="00946363">
      <w:pPr>
        <w:ind w:right="-24"/>
      </w:pPr>
      <w:r w:rsidRPr="00241185">
        <w:t xml:space="preserve">Sepsis is a life-threatening </w:t>
      </w:r>
      <w:r>
        <w:t>condition</w:t>
      </w:r>
      <w:r w:rsidR="009132C8">
        <w:t xml:space="preserve"> which, if not promptly recognized, </w:t>
      </w:r>
      <w:r w:rsidRPr="00241185">
        <w:t xml:space="preserve">can lead to </w:t>
      </w:r>
      <w:r>
        <w:t>multi-organ failure</w:t>
      </w:r>
      <w:r w:rsidRPr="00241185">
        <w:t xml:space="preserve"> and death. Septic patients must be treated in a timely manner</w:t>
      </w:r>
      <w:r>
        <w:t>,</w:t>
      </w:r>
      <w:r w:rsidRPr="00241185">
        <w:t xml:space="preserve"> with aggressive resuscitation, adequate antibiotic therapy, </w:t>
      </w:r>
      <w:r>
        <w:t xml:space="preserve">optimal </w:t>
      </w:r>
      <w:r w:rsidRPr="00241185">
        <w:t>source control</w:t>
      </w:r>
      <w:r w:rsidR="00026FB3">
        <w:t>,</w:t>
      </w:r>
      <w:r w:rsidRPr="00241185">
        <w:t xml:space="preserve"> and </w:t>
      </w:r>
      <w:r>
        <w:t xml:space="preserve">prompt </w:t>
      </w:r>
      <w:r w:rsidRPr="00241185">
        <w:t>organ support</w:t>
      </w:r>
      <w:r>
        <w:t xml:space="preserve"> strategies</w:t>
      </w:r>
      <w:r w:rsidRPr="00241185">
        <w:t xml:space="preserve">. </w:t>
      </w:r>
      <w:r>
        <w:t xml:space="preserve">The diagnosis of </w:t>
      </w:r>
      <w:r w:rsidR="009132C8">
        <w:t xml:space="preserve">the etiology of </w:t>
      </w:r>
      <w:r>
        <w:t>sepsis is</w:t>
      </w:r>
      <w:r w:rsidRPr="00241185">
        <w:t xml:space="preserve"> primarily</w:t>
      </w:r>
      <w:r>
        <w:t xml:space="preserve"> based</w:t>
      </w:r>
      <w:r w:rsidRPr="00241185">
        <w:t xml:space="preserve"> on clinical recognition and c</w:t>
      </w:r>
      <w:r w:rsidR="003E2D31">
        <w:t>ulture-based pathogen detection</w:t>
      </w:r>
      <w:r w:rsidR="00584EA4">
        <w:fldChar w:fldCharType="begin">
          <w:fldData xml:space="preserve">PEVuZE5vdGU+PENpdGU+PEF1dGhvcj5TaW5nZXI8L0F1dGhvcj48WWVhcj4yMDE2PC9ZZWFyPjxJ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</w:fldData>
        </w:fldChar>
      </w:r>
      <w:r w:rsidR="00584EA4">
        <w:instrText xml:space="preserve"> ADDIN EN.CITE </w:instrText>
      </w:r>
      <w:r w:rsidR="00584EA4">
        <w:fldChar w:fldCharType="begin">
          <w:fldData xml:space="preserve">PEVuZE5vdGU+PENpdGU+PEF1dGhvcj5TaW5nZXI8L0F1dGhvcj48WWVhcj4yMDE2PC9ZZWFyPjxJ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</w:fldData>
        </w:fldChar>
      </w:r>
      <w:r w:rsidR="00584EA4">
        <w:instrText xml:space="preserve"> ADDIN EN.CITE.DATA </w:instrText>
      </w:r>
      <w:r w:rsidR="00584EA4">
        <w:fldChar w:fldCharType="end"/>
      </w:r>
      <w:r w:rsidR="00584EA4">
        <w:fldChar w:fldCharType="separate"/>
      </w:r>
      <w:r w:rsidR="00584EA4" w:rsidRPr="00584EA4">
        <w:rPr>
          <w:noProof/>
          <w:vertAlign w:val="superscript"/>
        </w:rPr>
        <w:t>6</w:t>
      </w:r>
      <w:r w:rsidR="00584EA4">
        <w:fldChar w:fldCharType="end"/>
      </w:r>
      <w:r w:rsidR="003E2D31">
        <w:t xml:space="preserve">. </w:t>
      </w:r>
      <w:r w:rsidRPr="00241185">
        <w:t xml:space="preserve">However, </w:t>
      </w:r>
      <w:r>
        <w:t xml:space="preserve">results of microbial </w:t>
      </w:r>
      <w:r w:rsidRPr="00241185">
        <w:t>cultures may take up to</w:t>
      </w:r>
      <w:r w:rsidRPr="00E11B08">
        <w:t xml:space="preserve"> 48 h</w:t>
      </w:r>
      <w:r w:rsidR="00255208">
        <w:t xml:space="preserve"> </w:t>
      </w:r>
      <w:r w:rsidR="009132C8">
        <w:t>and are</w:t>
      </w:r>
      <w:r w:rsidRPr="00E11B08">
        <w:t xml:space="preserve"> </w:t>
      </w:r>
      <w:r>
        <w:t>inconclusive</w:t>
      </w:r>
      <w:r w:rsidRPr="00E11B08">
        <w:t xml:space="preserve"> in</w:t>
      </w:r>
      <w:r>
        <w:t xml:space="preserve"> up to 30% of cases</w:t>
      </w:r>
      <w:r w:rsidR="003E2D31">
        <w:fldChar w:fldCharType="begin"/>
      </w:r>
      <w:r w:rsidR="003E2D31">
        <w:instrText xml:space="preserve"> ADDIN EN.CITE &lt;EndNote&gt;&lt;Cite&gt;&lt;Author&gt;Gupta&lt;/Author&gt;&lt;Year&gt;2016&lt;/Year&gt;&lt;IDText&gt;Culture-Negative Severe Sepsis: Nationwide Trends and Outcomes&lt;/IDText&gt;&lt;DisplayText&gt;&lt;style face="superscript"&gt;7&lt;/style&gt;&lt;/DisplayText&gt;&lt;record&gt;&lt;dates&gt;&lt;pub-dates&gt;&lt;date&gt;Dec&lt;/date&gt;&lt;/pub-dates&gt;&lt;year&gt;2016&lt;/year&gt;&lt;/dates&gt;&lt;keywords&gt;&lt;keyword&gt;Age Distribution&lt;/keyword&gt;&lt;keyword&gt;Comorbidity&lt;/keyword&gt;&lt;keyword&gt;Female&lt;/keyword&gt;&lt;keyword&gt;Hospital Mortality&lt;/keyword&gt;&lt;keyword&gt;Hospitalization&lt;/keyword&gt;&lt;keyword&gt;Humans&lt;/keyword&gt;&lt;keyword&gt;Male&lt;/keyword&gt;&lt;keyword&gt;Retrospective Studies&lt;/keyword&gt;&lt;keyword&gt;Sepsis&lt;/keyword&gt;&lt;keyword&gt;Survival Analysis&lt;/keyword&gt;&lt;keyword&gt;United States&lt;/keyword&gt;&lt;keyword&gt;culture&lt;/keyword&gt;&lt;keyword&gt;mortality&lt;/keyword&gt;&lt;keyword&gt;sepsis&lt;/keyword&gt;&lt;/keywords&gt;&lt;urls&gt;&lt;related-urls&gt;&lt;url&gt;https://www.ncbi.nlm.nih.gov/pubmed/27615024&lt;/url&gt;&lt;/related-urls&gt;&lt;/urls&gt;&lt;isbn&gt;1931-3543&lt;/isbn&gt;&lt;titles&gt;&lt;title&gt;Culture-Negative Severe Sepsis: Nationwide Trends and Outcomes&lt;/title&gt;&lt;secondary-title&gt;Chest&lt;/secondary-title&gt;&lt;/titles&gt;&lt;pages&gt;1251-1259&lt;/pages&gt;&lt;number&gt;6&lt;/number&gt;&lt;contributors&gt;&lt;authors&gt;&lt;author&gt;Gupta, S.&lt;/author&gt;&lt;author&gt;Sakhuja, A.&lt;/author&gt;&lt;author&gt;Kumar, G.&lt;/author&gt;&lt;author&gt;McGrath, E.&lt;/author&gt;&lt;author&gt;Nanchal, R. S.&lt;/author&gt;&lt;author&gt;Kashani, K. B.&lt;/author&gt;&lt;/authors&gt;&lt;/contributors&gt;&lt;edition&gt;2016/09/09&lt;/edition&gt;&lt;language&gt;eng&lt;/language&gt;&lt;added-date format="utc"&gt;1525815191&lt;/added-date&gt;&lt;ref-type name="Journal Article"&gt;17&lt;/ref-type&gt;&lt;rec-number&gt;245&lt;/rec-number&gt;&lt;last-updated-date format="utc"&gt;1525815191&lt;/last-updated-date&gt;&lt;accession-num&gt;27615024&lt;/accession-num&gt;&lt;electronic-resource-num&gt;10.1016/j.chest.2016.08.1460&lt;/electronic-resource-num&gt;&lt;volume&gt;150&lt;/volume&gt;&lt;/record&gt;&lt;/Cite&gt;&lt;/EndNote&gt;</w:instrText>
      </w:r>
      <w:r w:rsidR="003E2D31">
        <w:fldChar w:fldCharType="separate"/>
      </w:r>
      <w:r w:rsidR="003E2D31" w:rsidRPr="003E2D31">
        <w:rPr>
          <w:noProof/>
          <w:vertAlign w:val="superscript"/>
        </w:rPr>
        <w:t>7</w:t>
      </w:r>
      <w:r w:rsidR="003E2D31">
        <w:fldChar w:fldCharType="end"/>
      </w:r>
      <w:r>
        <w:t>.</w:t>
      </w:r>
      <w:r w:rsidRPr="00E11B08">
        <w:t xml:space="preserve"> </w:t>
      </w:r>
      <w:r w:rsidRPr="00463902">
        <w:t xml:space="preserve">Early identification and intervention </w:t>
      </w:r>
      <w:r w:rsidR="00026FB3">
        <w:t>may</w:t>
      </w:r>
      <w:r>
        <w:t xml:space="preserve"> lead to better</w:t>
      </w:r>
      <w:r w:rsidRPr="00463902">
        <w:t xml:space="preserve"> patient outcome</w:t>
      </w:r>
      <w:r>
        <w:t>s</w:t>
      </w:r>
      <w:r w:rsidRPr="00463902">
        <w:t xml:space="preserve">. </w:t>
      </w:r>
      <w:r>
        <w:t xml:space="preserve">In </w:t>
      </w:r>
      <w:r w:rsidRPr="00463902">
        <w:t>patients</w:t>
      </w:r>
      <w:r>
        <w:t xml:space="preserve"> </w:t>
      </w:r>
      <w:r w:rsidR="00255208">
        <w:t xml:space="preserve">in </w:t>
      </w:r>
      <w:r>
        <w:t>whom sepsis is suspected</w:t>
      </w:r>
      <w:r w:rsidRPr="00463902">
        <w:t xml:space="preserve">, decisions are </w:t>
      </w:r>
      <w:r>
        <w:t xml:space="preserve">often </w:t>
      </w:r>
      <w:r w:rsidRPr="00463902">
        <w:t xml:space="preserve">made </w:t>
      </w:r>
      <w:proofErr w:type="gramStart"/>
      <w:r w:rsidRPr="00463902">
        <w:t>on the basis of</w:t>
      </w:r>
      <w:proofErr w:type="gramEnd"/>
      <w:r w:rsidRPr="00463902">
        <w:t xml:space="preserve"> physiological and biochemical parameters, without a clear sign of endotoxemia.</w:t>
      </w:r>
    </w:p>
    <w:p w14:paraId="3F5842EC" w14:textId="77777777" w:rsidR="00946363" w:rsidRPr="00241185" w:rsidRDefault="00946363" w:rsidP="00946363">
      <w:pPr>
        <w:ind w:right="-24"/>
      </w:pPr>
    </w:p>
    <w:p w14:paraId="3FE49871" w14:textId="42609E0E" w:rsidR="009A5A84" w:rsidRDefault="009A5A84" w:rsidP="00946363">
      <w:pPr>
        <w:ind w:right="-24"/>
      </w:pPr>
      <w:r w:rsidRPr="00241185">
        <w:t xml:space="preserve">The </w:t>
      </w:r>
      <w:r w:rsidR="00BF48EA">
        <w:t xml:space="preserve">measurement of the </w:t>
      </w:r>
      <w:r w:rsidRPr="00241185">
        <w:t>Endotoxin Activity</w:t>
      </w:r>
      <w:r w:rsidR="00BF48EA">
        <w:t xml:space="preserve"> (EA)</w:t>
      </w:r>
      <w:r w:rsidRPr="00241185">
        <w:t xml:space="preserve"> </w:t>
      </w:r>
      <w:r w:rsidR="00BF48EA">
        <w:t>can be obtained by means of a commercial assay (</w:t>
      </w:r>
      <w:r w:rsidR="00026FB3">
        <w:t xml:space="preserve">see </w:t>
      </w:r>
      <w:r w:rsidR="00026FB3" w:rsidRPr="00026FB3">
        <w:rPr>
          <w:b/>
        </w:rPr>
        <w:t>Table of Materials</w:t>
      </w:r>
      <w:r w:rsidRPr="00241185">
        <w:t>)</w:t>
      </w:r>
      <w:r w:rsidR="00BF48EA">
        <w:t xml:space="preserve"> </w:t>
      </w:r>
      <w:r w:rsidRPr="00241185">
        <w:t xml:space="preserve">in whole </w:t>
      </w:r>
      <w:r w:rsidR="00BF48EA">
        <w:t>blood. It</w:t>
      </w:r>
      <w:r w:rsidRPr="00241185">
        <w:t xml:space="preserve"> can be used as a biomarker of systemic endotoxemia for the early stratification</w:t>
      </w:r>
      <w:r>
        <w:t xml:space="preserve"> of disease severity</w:t>
      </w:r>
      <w:r w:rsidRPr="00241185">
        <w:t xml:space="preserve">, particularly in patients at risk </w:t>
      </w:r>
      <w:r w:rsidR="00255208">
        <w:t>for</w:t>
      </w:r>
      <w:r w:rsidR="00255208" w:rsidRPr="00241185">
        <w:t xml:space="preserve"> </w:t>
      </w:r>
      <w:r w:rsidRPr="00241185">
        <w:t>developing septic shock</w:t>
      </w:r>
      <w:r w:rsidR="00A52874">
        <w:fldChar w:fldCharType="begin"/>
      </w:r>
      <w:r w:rsidR="00A52874">
        <w:instrText xml:space="preserve"> ADDIN EN.CITE &lt;EndNote&gt;&lt;Cite&gt;&lt;Author&gt;Ikeda&lt;/Author&gt;&lt;Year&gt;2014&lt;/Year&gt;&lt;IDText&gt;Usefulness of the endotoxin activity assay as a biomarker to assess the severity of endotoxemia in critically ill patients&lt;/IDText&gt;&lt;DisplayText&gt;&lt;style face="superscript"&gt;8&lt;/style&gt;&lt;/DisplayText&gt;&lt;record&gt;&lt;dates&gt;&lt;pub-dates&gt;&lt;date&gt;Nov&lt;/date&gt;&lt;/pub-dates&gt;&lt;year&gt;2014&lt;/year&gt;&lt;/dates&gt;&lt;keywords&gt;&lt;keyword&gt;APACHE&lt;/keyword&gt;&lt;keyword&gt;Adult&lt;/keyword&gt;&lt;keyword&gt;Aged&lt;/keyword&gt;&lt;keyword&gt;Bacterial Infections&lt;/keyword&gt;&lt;keyword&gt;Biomarkers&lt;/keyword&gt;&lt;keyword&gt;Calcitonin&lt;/keyword&gt;&lt;keyword&gt;Calcitonin Gene-Related Peptide&lt;/keyword&gt;&lt;keyword&gt;Critical Illness&lt;/keyword&gt;&lt;keyword&gt;Endotoxemia&lt;/keyword&gt;&lt;keyword&gt;Endotoxins&lt;/keyword&gt;&lt;keyword&gt;Female&lt;/keyword&gt;&lt;keyword&gt;Humans&lt;/keyword&gt;&lt;keyword&gt;Male&lt;/keyword&gt;&lt;keyword&gt;Middle Aged&lt;/keyword&gt;&lt;keyword&gt;Mycoses&lt;/keyword&gt;&lt;keyword&gt;Protein Precursors&lt;/keyword&gt;&lt;keyword&gt;Retrospective Studies&lt;/keyword&gt;&lt;keyword&gt;Systemic Inflammatory Response Syndrome&lt;/keyword&gt;&lt;keyword&gt;Blood endotoxin&lt;/keyword&gt;&lt;keyword&gt;endotoxin activity assay (EAA)&lt;/keyword&gt;&lt;keyword&gt;intensive care unit&lt;/keyword&gt;&lt;keyword&gt;procalcitonin&lt;/keyword&gt;&lt;keyword&gt;sepsis&lt;/keyword&gt;&lt;/keywords&gt;&lt;urls&gt;&lt;related-urls&gt;&lt;url&gt;https://www.ncbi.nlm.nih.gov/pubmed/24398861&lt;/url&gt;&lt;/related-urls&gt;&lt;/urls&gt;&lt;isbn&gt;1753-4267&lt;/isbn&gt;&lt;titles&gt;&lt;title&gt;Usefulness of the endotoxin activity assay as a biomarker to assess the severity of endotoxemia in critically ill patients&lt;/title&gt;&lt;secondary-title&gt;Innate Immun&lt;/secondary-title&gt;&lt;/titles&gt;&lt;pages&gt;881-7&lt;/pages&gt;&lt;number&gt;8&lt;/number&gt;&lt;contributors&gt;&lt;authors&gt;&lt;author&gt;Ikeda, T.&lt;/author&gt;&lt;author&gt;Ikeda, K.&lt;/author&gt;&lt;author&gt;Suda, S.&lt;/author&gt;&lt;author&gt;Ueno, T.&lt;/author&gt;&lt;/authors&gt;&lt;/contributors&gt;&lt;edition&gt;2014/01/07&lt;/edition&gt;&lt;language&gt;eng&lt;/language&gt;&lt;added-date format="utc"&gt;1525815391&lt;/added-date&gt;&lt;ref-type name="Journal Article"&gt;17&lt;/ref-type&gt;&lt;rec-number&gt;246&lt;/rec-number&gt;&lt;last-updated-date format="utc"&gt;1525815391&lt;/last-updated-date&gt;&lt;accession-num&gt;24398861&lt;/accession-num&gt;&lt;electronic-resource-num&gt;10.1177/1753425913516885&lt;/electronic-resource-num&gt;&lt;volume&gt;20&lt;/volume&gt;&lt;/record&gt;&lt;/Cite&gt;&lt;/EndNote&gt;</w:instrText>
      </w:r>
      <w:r w:rsidR="00A52874">
        <w:fldChar w:fldCharType="separate"/>
      </w:r>
      <w:r w:rsidR="00A52874" w:rsidRPr="00A52874">
        <w:rPr>
          <w:noProof/>
          <w:vertAlign w:val="superscript"/>
        </w:rPr>
        <w:t>8</w:t>
      </w:r>
      <w:r w:rsidR="00A52874">
        <w:fldChar w:fldCharType="end"/>
      </w:r>
      <w:r w:rsidRPr="00241185">
        <w:t>. The as</w:t>
      </w:r>
      <w:r>
        <w:t xml:space="preserve">say was used to guide Polymyxin </w:t>
      </w:r>
      <w:r w:rsidRPr="00241185">
        <w:t>B hemoperfusion therapy in a recent</w:t>
      </w:r>
      <w:r>
        <w:t>ly published</w:t>
      </w:r>
      <w:r w:rsidR="009A4A53">
        <w:t xml:space="preserve"> </w:t>
      </w:r>
      <w:r>
        <w:t xml:space="preserve">double-blind randomized-controlled </w:t>
      </w:r>
      <w:r w:rsidRPr="00241185">
        <w:t>clinical trial in patients with septic shock</w:t>
      </w:r>
      <w:r w:rsidR="003D63A8">
        <w:fldChar w:fldCharType="begin"/>
      </w:r>
      <w:r w:rsidR="003D63A8">
        <w:instrText xml:space="preserve"> ADDIN EN.CITE &lt;EndNote&gt;&lt;Cite&gt;&lt;Author&gt;Dellinger&lt;/Author&gt;&lt;Year&gt;2018&lt;/Year&gt;&lt;IDText&gt;Effect of Targeted Polymyxin B Hemoperfusion on 28-Day Mortality in Patients With Septic Shock and Elevated Endotoxin Level: The EUPHRATES Randomized Clinical Trial&lt;/IDText&gt;&lt;DisplayText&gt;&lt;style face="superscript"&gt;9&lt;/style&gt;&lt;/DisplayText&gt;&lt;record&gt;&lt;dates&gt;&lt;pub-dates&gt;&lt;date&gt;10&lt;/date&gt;&lt;/pub-dates&gt;&lt;year&gt;2018&lt;/year&gt;&lt;/dates&gt;&lt;keywords&gt;&lt;keyword&gt;APACHE&lt;/keyword&gt;&lt;keyword&gt;Adult&lt;/keyword&gt;&lt;keyword&gt;Aged&lt;/keyword&gt;&lt;keyword&gt;Anti-Bacterial Agents&lt;/keyword&gt;&lt;keyword&gt;Endotoxins&lt;/keyword&gt;&lt;keyword&gt;Female&lt;/keyword&gt;&lt;keyword&gt;Hospital Mortality&lt;/keyword&gt;&lt;keyword&gt;Humans&lt;/keyword&gt;&lt;keyword&gt;Male&lt;/keyword&gt;&lt;keyword&gt;Middle Aged&lt;/keyword&gt;&lt;keyword&gt;Polymyxin B&lt;/keyword&gt;&lt;keyword&gt;Shock, Septic&lt;/keyword&gt;&lt;keyword&gt;Survival Analysis&lt;/keyword&gt;&lt;/keywords&gt;&lt;urls&gt;&lt;related-urls&gt;&lt;url&gt;https://www.ncbi.nlm.nih.gov/pubmed/30304428&lt;/url&gt;&lt;/related-urls&gt;&lt;/urls&gt;&lt;isbn&gt;1538-3598&lt;/isbn&gt;&lt;custom2&gt;PMC6233793&lt;/custom2&gt;&lt;titles&gt;&lt;title&gt;Effect of Targeted Polymyxin B Hemoperfusion on 28-Day Mortality in Patients With Septic Shock and Elevated Endotoxin Level: The EUPHRATES Randomized Clinical Trial&lt;/title&gt;&lt;secondary-title&gt;JAMA&lt;/secondary-title&gt;&lt;/titles&gt;&lt;pages&gt;1455-1463&lt;/pages&gt;&lt;number&gt;14&lt;/number&gt;&lt;contributors&gt;&lt;authors&gt;&lt;author&gt;Dellinger, R. P.&lt;/author&gt;&lt;author&gt;Bagshaw, S. M.&lt;/author&gt;&lt;author&gt;Antonelli, M.&lt;/author&gt;&lt;author&gt;Foster, D. M.&lt;/author&gt;&lt;author&gt;Klein, D. J.&lt;/author&gt;&lt;author&gt;Marshall, J. C.&lt;/author&gt;&lt;author&gt;Palevsky, P. M.&lt;/author&gt;&lt;author&gt;Weisberg, L. S.&lt;/author&gt;&lt;author&gt;Schorr, C. A.&lt;/author&gt;&lt;author&gt;Trzeciak, S.&lt;/author&gt;&lt;author&gt;Walker, P. M.&lt;/author&gt;&lt;author&gt;EUPHRATES Trial Investigators&lt;/author&gt;&lt;/authors&gt;&lt;/contributors&gt;&lt;language&gt;eng&lt;/language&gt;&lt;added-date format="utc"&gt;1543710183&lt;/added-date&gt;&lt;ref-type name="Journal Article"&gt;17&lt;/ref-type&gt;&lt;rec-number&gt;250&lt;/rec-number&gt;&lt;last-updated-date format="utc"&gt;1543710183&lt;/last-updated-date&gt;&lt;accession-num&gt;30304428&lt;/accession-num&gt;&lt;electronic-resource-num&gt;10.1001/jama.2018.14618&lt;/electronic-resource-num&gt;&lt;volume&gt;320&lt;/volume&gt;&lt;/record&gt;&lt;/Cite&gt;&lt;/EndNote&gt;</w:instrText>
      </w:r>
      <w:r w:rsidR="003D63A8">
        <w:fldChar w:fldCharType="separate"/>
      </w:r>
      <w:r w:rsidR="003D63A8" w:rsidRPr="003D63A8">
        <w:rPr>
          <w:noProof/>
          <w:vertAlign w:val="superscript"/>
        </w:rPr>
        <w:t>9</w:t>
      </w:r>
      <w:r w:rsidR="003D63A8">
        <w:fldChar w:fldCharType="end"/>
      </w:r>
      <w:r w:rsidRPr="00241185">
        <w:t>.</w:t>
      </w:r>
      <w:r w:rsidR="00026FB3">
        <w:t xml:space="preserve"> </w:t>
      </w:r>
      <w:r w:rsidRPr="00241185">
        <w:t xml:space="preserve">In critically ill patients, </w:t>
      </w:r>
      <w:r>
        <w:t>the MEDIC study showed</w:t>
      </w:r>
      <w:r w:rsidRPr="00241185">
        <w:t xml:space="preserve"> increased EA levels to be associated with multiple organ dysfunction, intensive care unit (ICU) length of stay, and mortality</w:t>
      </w:r>
      <w:r w:rsidR="00A52874">
        <w:fldChar w:fldCharType="begin"/>
      </w:r>
      <w:r w:rsidR="003D63A8">
        <w:instrText xml:space="preserve"> ADDIN EN.CITE &lt;EndNote&gt;&lt;Cite&gt;&lt;Author&gt;Marshall&lt;/Author&gt;&lt;Year&gt;2004&lt;/Year&gt;&lt;IDText&gt;Diagnostic and prognostic implications of endotoxemia in critical illness: results of the MEDIC study&lt;/IDText&gt;&lt;DisplayText&gt;&lt;style face="superscript"&gt;10&lt;/style&gt;&lt;/DisplayText&gt;&lt;record&gt;&lt;urls&gt;&lt;related-urls&gt;&lt;url&gt;http://dx.doi.org/10.1086/422254&lt;/url&gt;&lt;/related-urls&gt;&lt;/urls&gt;&lt;isbn&gt;0022-1899&lt;/isbn&gt;&lt;titles&gt;&lt;title&gt;Diagnostic and prognostic implications of endotoxemia in critical illness: results of the MEDIC study&lt;/title&gt;&lt;secondary-title&gt;The Journal of infectious diseases&lt;/secondary-title&gt;&lt;/titles&gt;&lt;pages&gt;527-534&lt;/pages&gt;&lt;number&gt;3&lt;/number&gt;&lt;contributors&gt;&lt;authors&gt;&lt;author&gt;Marshall, John C.&lt;/author&gt;&lt;author&gt;Foster, Debra&lt;/author&gt;&lt;author&gt;Vincent, Jean-Louis L.&lt;/author&gt;&lt;author&gt;Cook, Deborah J.&lt;/author&gt;&lt;author&gt;Cohen, Jonathan&lt;/author&gt;&lt;author&gt;Dellinger, R. P.&lt;/author&gt;&lt;author&gt;Opal, Steven&lt;/author&gt;&lt;author&gt;Abraham, Edward&lt;/author&gt;&lt;author&gt;Brett, Stephen J.&lt;/author&gt;&lt;author&gt;Smith, Terry&lt;/author&gt;&lt;author&gt;Mehta, Sangeeta&lt;/author&gt;&lt;author&gt;Derzko, Anastasia&lt;/author&gt;&lt;author&gt;Romaschin, Alex&lt;/author&gt;&lt;author&gt;Medic study&lt;/author&gt;&lt;/authors&gt;&lt;/contributors&gt;&lt;added-date format="utc"&gt;1525793961&lt;/added-date&gt;&lt;ref-type name="Journal Article"&gt;17&lt;/ref-type&gt;&lt;dates&gt;&lt;year&gt;2004&lt;/year&gt;&lt;/dates&gt;&lt;rec-number&gt;232&lt;/rec-number&gt;&lt;last-updated-date format="utc"&gt;1525793961&lt;/last-updated-date&gt;&lt;electronic-resource-num&gt;10.1086/422254&lt;/electronic-resource-num&gt;&lt;volume&gt;190&lt;/volume&gt;&lt;remote-database-name&gt;READCUBE&lt;/remote-database-name&gt;&lt;/record&gt;&lt;/Cite&gt;&lt;/EndNote&gt;</w:instrText>
      </w:r>
      <w:r w:rsidR="00A52874">
        <w:fldChar w:fldCharType="separate"/>
      </w:r>
      <w:r w:rsidR="003D63A8" w:rsidRPr="003D63A8">
        <w:rPr>
          <w:noProof/>
          <w:vertAlign w:val="superscript"/>
        </w:rPr>
        <w:t>10</w:t>
      </w:r>
      <w:r w:rsidR="00A52874">
        <w:fldChar w:fldCharType="end"/>
      </w:r>
      <w:r w:rsidRPr="00241185">
        <w:t>.</w:t>
      </w:r>
    </w:p>
    <w:p w14:paraId="17AC052D" w14:textId="77777777" w:rsidR="00946363" w:rsidRPr="00241185" w:rsidRDefault="00946363" w:rsidP="00946363">
      <w:pPr>
        <w:ind w:right="-24"/>
      </w:pPr>
    </w:p>
    <w:p w14:paraId="3FB8FF64" w14:textId="0F9C55B5" w:rsidR="009A5A84" w:rsidRDefault="009A5A84" w:rsidP="00946363">
      <w:r w:rsidRPr="00241185">
        <w:t>Different assays have been developed to detect endotoxin. The Limulus Amoebocyte Lysate (LAL)</w:t>
      </w:r>
      <w:r w:rsidR="0027223F">
        <w:t xml:space="preserve"> assay, </w:t>
      </w:r>
      <w:r w:rsidR="0027223F" w:rsidRPr="004C306B">
        <w:t>either as a gel-clot, turbidimetric, or chromogenic</w:t>
      </w:r>
      <w:r w:rsidRPr="004C306B">
        <w:t xml:space="preserve"> test</w:t>
      </w:r>
      <w:r w:rsidR="0027223F">
        <w:t>,</w:t>
      </w:r>
      <w:r w:rsidRPr="00241185">
        <w:t xml:space="preserve"> has been </w:t>
      </w:r>
      <w:r w:rsidR="0027223F">
        <w:t xml:space="preserve">so far </w:t>
      </w:r>
      <w:r w:rsidRPr="00241185">
        <w:t xml:space="preserve">the most frequently adopted for the estimation of serum endotoxin. It is based on the ability of endotoxin to induce coagulation of the hemolymph of the horseshoe crab, </w:t>
      </w:r>
      <w:r w:rsidRPr="00E7646A">
        <w:rPr>
          <w:i/>
        </w:rPr>
        <w:t xml:space="preserve">Limulus </w:t>
      </w:r>
      <w:proofErr w:type="spellStart"/>
      <w:r w:rsidRPr="00E7646A">
        <w:rPr>
          <w:i/>
        </w:rPr>
        <w:t>polyphemus</w:t>
      </w:r>
      <w:proofErr w:type="spellEnd"/>
      <w:r w:rsidRPr="00241185">
        <w:t xml:space="preserve">. </w:t>
      </w:r>
      <w:r w:rsidRPr="004D1534">
        <w:t xml:space="preserve">However, this assay has some limitations </w:t>
      </w:r>
      <w:r>
        <w:t>in terms of specificity</w:t>
      </w:r>
      <w:r w:rsidR="00A7326A">
        <w:t>.</w:t>
      </w:r>
      <w:r>
        <w:t xml:space="preserve"> </w:t>
      </w:r>
      <w:r w:rsidR="00555E68">
        <w:t>In particular</w:t>
      </w:r>
      <w:r>
        <w:t>, it</w:t>
      </w:r>
      <w:r w:rsidRPr="004D1534">
        <w:t xml:space="preserve"> can also be activated by microbial products</w:t>
      </w:r>
      <w:r>
        <w:t xml:space="preserve"> other than endotoxin</w:t>
      </w:r>
      <w:r w:rsidRPr="004D1534">
        <w:t xml:space="preserve">, such as components of </w:t>
      </w:r>
      <w:r>
        <w:t xml:space="preserve">the fungal cell wall, </w:t>
      </w:r>
      <w:r w:rsidR="00555E68">
        <w:t xml:space="preserve">and </w:t>
      </w:r>
      <w:r>
        <w:t>it can be</w:t>
      </w:r>
      <w:r w:rsidRPr="004D1534">
        <w:t xml:space="preserve"> inhibited by various </w:t>
      </w:r>
      <w:r>
        <w:t xml:space="preserve">human </w:t>
      </w:r>
      <w:r w:rsidRPr="004D1534">
        <w:t>plasma proteins</w:t>
      </w:r>
      <w:r w:rsidR="00A52874">
        <w:fldChar w:fldCharType="begin"/>
      </w:r>
      <w:r w:rsidR="003D63A8">
        <w:instrText xml:space="preserve"> ADDIN EN.CITE &lt;EndNote&gt;&lt;Cite&gt;&lt;Author&gt;Levin&lt;/Author&gt;&lt;Year&gt;1968&lt;/Year&gt;&lt;IDText&gt;Clottable protein in Limulus; its localization and kinetics of its coagulation by endotoxin&lt;/IDText&gt;&lt;DisplayText&gt;&lt;style face="superscript"&gt;11&lt;/style&gt;&lt;/DisplayText&gt;&lt;record&gt;&lt;urls&gt;&lt;related-urls&gt;&lt;url&gt;https://www.ncbi.nlm.nih.gov/pubmed/5690028&lt;/url&gt;&lt;/related-urls&gt;&lt;/urls&gt;&lt;isbn&gt;0340-5338&lt;/isbn&gt;&lt;titles&gt;&lt;title&gt;Clottable protein in Limulus; its localization and kinetics of its coagulation by endotoxin&lt;/title&gt;&lt;secondary-title&gt;Thrombosis et diathesis haemorrhagica&lt;/secondary-title&gt;&lt;/titles&gt;&lt;pages&gt;186-197&lt;/pages&gt;&lt;number&gt;1&lt;/number&gt;&lt;contributors&gt;&lt;authors&gt;&lt;author&gt;Levin, J.&lt;/author&gt;&lt;author&gt;Bang, F. B.&lt;/author&gt;&lt;/authors&gt;&lt;/contributors&gt;&lt;added-date format="utc"&gt;1525793961&lt;/added-date&gt;&lt;ref-type name="Journal Article"&gt;17&lt;/ref-type&gt;&lt;dates&gt;&lt;year&gt;1968&lt;/year&gt;&lt;/dates&gt;&lt;rec-number&gt;238&lt;/rec-number&gt;&lt;last-updated-date format="utc"&gt;1525793961&lt;/last-updated-date&gt;&lt;volume&gt;19&lt;/volume&gt;&lt;remote-database-name&gt;READCUBE&lt;/remote-database-name&gt;&lt;/record&gt;&lt;/Cite&gt;&lt;/EndNote&gt;</w:instrText>
      </w:r>
      <w:r w:rsidR="00A52874">
        <w:fldChar w:fldCharType="separate"/>
      </w:r>
      <w:r w:rsidR="003D63A8" w:rsidRPr="003D63A8">
        <w:rPr>
          <w:noProof/>
          <w:vertAlign w:val="superscript"/>
        </w:rPr>
        <w:t>11</w:t>
      </w:r>
      <w:r w:rsidR="00A52874">
        <w:fldChar w:fldCharType="end"/>
      </w:r>
      <w:r w:rsidRPr="004D1534">
        <w:t>.</w:t>
      </w:r>
    </w:p>
    <w:p w14:paraId="5C877310" w14:textId="77777777" w:rsidR="00946363" w:rsidRPr="00463902" w:rsidRDefault="00946363" w:rsidP="00946363"/>
    <w:p w14:paraId="372A7F16" w14:textId="7B90B354" w:rsidR="009A5A84" w:rsidRDefault="009A5A84" w:rsidP="00946363">
      <w:pPr>
        <w:rPr>
          <w:rFonts w:cs="AdvTT5235d5a9"/>
        </w:rPr>
      </w:pPr>
      <w:r w:rsidRPr="00463902">
        <w:t>During the last decade</w:t>
      </w:r>
      <w:r w:rsidR="00BF48EA">
        <w:t xml:space="preserve"> the</w:t>
      </w:r>
      <w:r w:rsidRPr="00463902">
        <w:t xml:space="preserve"> </w:t>
      </w:r>
      <w:r w:rsidR="00BF48EA">
        <w:t xml:space="preserve">measurement of </w:t>
      </w:r>
      <w:r w:rsidRPr="00463902">
        <w:t>EA has been developed and validated as a biomarker of circulating endotoxemi</w:t>
      </w:r>
      <w:r w:rsidR="00BF48EA">
        <w:t>a. Compared to the LAL test, EA</w:t>
      </w:r>
      <w:r w:rsidRPr="00463902">
        <w:t xml:space="preserve"> is quicker and easier to implement in the clinical setting</w:t>
      </w:r>
      <w:r w:rsidRPr="00241185">
        <w:t xml:space="preserve">. </w:t>
      </w:r>
      <w:r w:rsidRPr="000C1CCF">
        <w:t xml:space="preserve">Moreover, it has been shown to be more accurate than LAL in whole blood, with increased sensitivity and specificity, both </w:t>
      </w:r>
      <w:r w:rsidRPr="00026FB3">
        <w:t>in vitro and in vivo</w:t>
      </w:r>
      <w:r w:rsidR="00A52874">
        <w:fldChar w:fldCharType="begin"/>
      </w:r>
      <w:r w:rsidR="003D63A8">
        <w:instrText xml:space="preserve"> ADDIN EN.CITE &lt;EndNote&gt;&lt;Cite&gt;&lt;Author&gt;Marshall&lt;/Author&gt;&lt;Year&gt;2002&lt;/Year&gt;&lt;IDText&gt;Measurement of endotoxin activity in critically ill patients using whole blood neutrophil dependent chemiluminescence&lt;/IDText&gt;&lt;DisplayText&gt;&lt;style face="superscript"&gt;12&lt;/style&gt;&lt;/DisplayText&gt;&lt;record&gt;&lt;urls&gt;&lt;related-urls&gt;&lt;url&gt;http://www.ncbi.nlm.nih.gov/pmc/articles/PMC125316/&lt;/url&gt;&lt;/related-urls&gt;&lt;/urls&gt;&lt;isbn&gt;1364-8535&lt;/isbn&gt;&lt;custom5&gt;1152876&lt;/custom5&gt;&lt;titles&gt;&lt;title&gt;Measurement of endotoxin activity in critically ill patients using whole blood neutrophil dependent chemiluminescence&lt;/title&gt;&lt;secondary-title&gt;Critical care (London, England)&lt;/secondary-title&gt;&lt;/titles&gt;&lt;pages&gt;342-348&lt;/pages&gt;&lt;urls&gt;&lt;pdf-urls&gt;&lt;url&gt;/Users/riccardopinciroli/Dropbox/Bibliografia/ReadCube Media/Marshall et al-2002-Crit Care.pdf&lt;/url&gt;&lt;/pdf-urls&gt;&lt;/urls&gt;&lt;number&gt;4&lt;/number&gt;&lt;contributors&gt;&lt;authors&gt;&lt;author&gt;Marshall, John C.&lt;/author&gt;&lt;author&gt;Walker, Paul M.&lt;/author&gt;&lt;author&gt;Foster, Debra M.&lt;/author&gt;&lt;author&gt;Harris, David&lt;/author&gt;&lt;author&gt;Ribeiro, Melanie&lt;/author&gt;&lt;author&gt;Paice, Jeff&lt;/author&gt;&lt;author&gt;Romaschin, Alexander D.&lt;/author&gt;&lt;author&gt;Derzko, Anastasia N.&lt;/author&gt;&lt;/authors&gt;&lt;/contributors&gt;&lt;added-date format="utc"&gt;1487379156&lt;/added-date&gt;&lt;ref-type name="Journal Article"&gt;17&lt;/ref-type&gt;&lt;dates&gt;&lt;year&gt;2002&lt;/year&gt;&lt;/dates&gt;&lt;rec-number&gt;29&lt;/rec-number&gt;&lt;last-updated-date format="utc"&gt;1525793137&lt;/last-updated-date&gt;&lt;volume&gt;6&lt;/volume&gt;&lt;remote-database-name&gt;READCUBE&lt;/remote-database-name&gt;&lt;/record&gt;&lt;/Cite&gt;&lt;/EndNote&gt;</w:instrText>
      </w:r>
      <w:r w:rsidR="00A52874">
        <w:fldChar w:fldCharType="separate"/>
      </w:r>
      <w:r w:rsidR="003D63A8" w:rsidRPr="003D63A8">
        <w:rPr>
          <w:noProof/>
          <w:vertAlign w:val="superscript"/>
        </w:rPr>
        <w:t>12</w:t>
      </w:r>
      <w:r w:rsidR="00A52874">
        <w:fldChar w:fldCharType="end"/>
      </w:r>
      <w:r w:rsidRPr="000C1CCF">
        <w:rPr>
          <w:rFonts w:cs="AdvTT5235d5a9"/>
        </w:rPr>
        <w:t>.</w:t>
      </w:r>
    </w:p>
    <w:p w14:paraId="7F37F8A1" w14:textId="77777777" w:rsidR="00946363" w:rsidRDefault="00946363" w:rsidP="00946363">
      <w:pPr>
        <w:rPr>
          <w:rFonts w:cs="AdvTT5235d5a9"/>
        </w:rPr>
      </w:pPr>
    </w:p>
    <w:p w14:paraId="67BA3AED" w14:textId="75E1D622" w:rsidR="00DB5AB3" w:rsidRDefault="000D64ED" w:rsidP="00946363">
      <w:pPr>
        <w:rPr>
          <w:rFonts w:cs="AdvTT5235d5a9"/>
        </w:rPr>
      </w:pPr>
      <w:r>
        <w:rPr>
          <w:rFonts w:cs="AdvTT5235d5a9"/>
        </w:rPr>
        <w:t xml:space="preserve">Despite its </w:t>
      </w:r>
      <w:r w:rsidR="003D63A8">
        <w:rPr>
          <w:rFonts w:cs="AdvTT5235d5a9"/>
        </w:rPr>
        <w:t>initial</w:t>
      </w:r>
      <w:r>
        <w:rPr>
          <w:rFonts w:cs="AdvTT5235d5a9"/>
        </w:rPr>
        <w:t xml:space="preserve"> </w:t>
      </w:r>
      <w:r w:rsidR="003D63A8">
        <w:rPr>
          <w:rFonts w:cs="AdvTT5235d5a9"/>
        </w:rPr>
        <w:t>implementation</w:t>
      </w:r>
      <w:r>
        <w:rPr>
          <w:rFonts w:cs="AdvTT5235d5a9"/>
        </w:rPr>
        <w:t xml:space="preserve"> as an early diagnostic tool for the rapid identification of </w:t>
      </w:r>
      <w:r w:rsidR="00555E68">
        <w:rPr>
          <w:rFonts w:cs="AdvTT5235d5a9"/>
        </w:rPr>
        <w:t xml:space="preserve">GN bacteria </w:t>
      </w:r>
      <w:r>
        <w:rPr>
          <w:rFonts w:cs="AdvTT5235d5a9"/>
        </w:rPr>
        <w:t xml:space="preserve">as sepsis causative agents, </w:t>
      </w:r>
      <w:r w:rsidR="00F73F29">
        <w:rPr>
          <w:rFonts w:cs="AdvTT5235d5a9"/>
        </w:rPr>
        <w:t>the</w:t>
      </w:r>
      <w:r w:rsidR="00692207">
        <w:rPr>
          <w:rFonts w:cs="AdvTT5235d5a9"/>
        </w:rPr>
        <w:t xml:space="preserve"> </w:t>
      </w:r>
      <w:r w:rsidR="00692207">
        <w:t>EA</w:t>
      </w:r>
      <w:r w:rsidRPr="000D64ED">
        <w:t xml:space="preserve"> </w:t>
      </w:r>
      <w:r w:rsidR="00221695">
        <w:t xml:space="preserve">level </w:t>
      </w:r>
      <w:r w:rsidRPr="000D64ED">
        <w:t>has</w:t>
      </w:r>
      <w:r w:rsidR="005D5F19">
        <w:t xml:space="preserve"> also</w:t>
      </w:r>
      <w:r w:rsidRPr="000D64ED">
        <w:t xml:space="preserve"> been studied as a biomarker of disease severity</w:t>
      </w:r>
      <w:r>
        <w:t xml:space="preserve">. In this context, it </w:t>
      </w:r>
      <w:r w:rsidR="00D97D87">
        <w:t>has been shown</w:t>
      </w:r>
      <w:r>
        <w:t xml:space="preserve"> to be</w:t>
      </w:r>
      <w:r w:rsidRPr="000D64ED">
        <w:t xml:space="preserve"> particularly useful to assess th</w:t>
      </w:r>
      <w:r w:rsidR="005017A2">
        <w:t>e</w:t>
      </w:r>
      <w:r w:rsidR="003D63A8">
        <w:t xml:space="preserve"> </w:t>
      </w:r>
      <w:r w:rsidRPr="000D64ED">
        <w:t>hypoperfusion</w:t>
      </w:r>
      <w:r w:rsidR="003D63A8">
        <w:t xml:space="preserve"> </w:t>
      </w:r>
      <w:r w:rsidR="003D63A8">
        <w:lastRenderedPageBreak/>
        <w:t>state</w:t>
      </w:r>
      <w:r w:rsidR="005017A2">
        <w:t xml:space="preserve"> </w:t>
      </w:r>
      <w:r w:rsidRPr="000D64ED">
        <w:t xml:space="preserve">due to </w:t>
      </w:r>
      <w:r w:rsidR="003D63A8">
        <w:t>ongoing critical</w:t>
      </w:r>
      <w:r w:rsidRPr="000D64ED">
        <w:t xml:space="preserve"> </w:t>
      </w:r>
      <w:r w:rsidR="003D63A8">
        <w:t>illness</w:t>
      </w:r>
      <w:r w:rsidRPr="000D64ED">
        <w:t>, such as septic shock or post-cardiac arrest syndrome</w:t>
      </w:r>
      <w:r w:rsidR="005017A2">
        <w:fldChar w:fldCharType="begin"/>
      </w:r>
      <w:r w:rsidR="003D63A8">
        <w:instrText xml:space="preserve"> ADDIN EN.CITE &lt;EndNote&gt;&lt;Cite&gt;&lt;Author&gt;Grimaldi&lt;/Author&gt;&lt;Year&gt;2015&lt;/Year&gt;&lt;IDText&gt;High Level of Endotoxemia Following Out-of-Hospital Cardiac Arrest Is Associated With Severity and Duration of Postcardiac Arrest Shock&lt;/IDText&gt;&lt;DisplayText&gt;&lt;style face="superscript"&gt;13&lt;/style&gt;&lt;/DisplayText&gt;&lt;record&gt;&lt;dates&gt;&lt;pub-dates&gt;&lt;date&gt;Dec&lt;/date&gt;&lt;/pub-dates&gt;&lt;year&gt;2015&lt;/year&gt;&lt;/dates&gt;&lt;keywords&gt;&lt;keyword&gt;Aged&lt;/keyword&gt;&lt;keyword&gt;Biomarkers&lt;/keyword&gt;&lt;keyword&gt;Cardiopulmonary Resuscitation&lt;/keyword&gt;&lt;keyword&gt;Endotoxemia&lt;/keyword&gt;&lt;keyword&gt;Female&lt;/keyword&gt;&lt;keyword&gt;Humans&lt;/keyword&gt;&lt;keyword&gt;Intensive Care Units&lt;/keyword&gt;&lt;keyword&gt;Male&lt;/keyword&gt;&lt;keyword&gt;Middle Aged&lt;/keyword&gt;&lt;keyword&gt;Out-of-Hospital Cardiac Arrest&lt;/keyword&gt;&lt;keyword&gt;Paris&lt;/keyword&gt;&lt;keyword&gt;Prospective Studies&lt;/keyword&gt;&lt;keyword&gt;Severity of Illness Index&lt;/keyword&gt;&lt;keyword&gt;Shock&lt;/keyword&gt;&lt;keyword&gt;Tertiary Care Centers&lt;/keyword&gt;&lt;keyword&gt;Time Factors&lt;/keyword&gt;&lt;keyword&gt;Vasoconstrictor Agents&lt;/keyword&gt;&lt;/keywords&gt;&lt;urls&gt;&lt;related-urls&gt;&lt;url&gt;https://www.ncbi.nlm.nih.gov/pubmed/26427593&lt;/url&gt;&lt;/related-urls&gt;&lt;/urls&gt;&lt;isbn&gt;1530-0293&lt;/isbn&gt;&lt;titles&gt;&lt;title&gt;High Level of Endotoxemia Following Out-of-Hospital Cardiac Arrest Is Associated With Severity and Duration of Postcardiac Arrest Shock&lt;/title&gt;&lt;secondary-title&gt;Crit Care Med&lt;/secondary-title&gt;&lt;/titles&gt;&lt;pages&gt;2597-604&lt;/pages&gt;&lt;number&gt;12&lt;/number&gt;&lt;contributors&gt;&lt;authors&gt;&lt;author&gt;Grimaldi, D.&lt;/author&gt;&lt;author&gt;Sauneuf, B.&lt;/author&gt;&lt;author&gt;Guivarch, E.&lt;/author&gt;&lt;author&gt;Ricome, S.&lt;/author&gt;&lt;author&gt;Geri, G.&lt;/author&gt;&lt;author&gt;Charpentier, J.&lt;/author&gt;&lt;author&gt;Zuber, B.&lt;/author&gt;&lt;author&gt;Dumas, F.&lt;/author&gt;&lt;author&gt;Spaulding, C.&lt;/author&gt;&lt;author&gt;Mira, J. P.&lt;/author&gt;&lt;author&gt;Cariou, A.&lt;/author&gt;&lt;/authors&gt;&lt;/contributors&gt;&lt;language&gt;eng&lt;/language&gt;&lt;added-date format="utc"&gt;1525832345&lt;/added-date&gt;&lt;ref-type name="Journal Article"&gt;17&lt;/ref-type&gt;&lt;rec-number&gt;249&lt;/rec-number&gt;&lt;last-updated-date format="utc"&gt;1525832345&lt;/last-updated-date&gt;&lt;accession-num&gt;26427593&lt;/accession-num&gt;&lt;electronic-resource-num&gt;10.1097/CCM.0000000000001303&lt;/electronic-resource-num&gt;&lt;volume&gt;43&lt;/volume&gt;&lt;/record&gt;&lt;/Cite&gt;&lt;/EndNote&gt;</w:instrText>
      </w:r>
      <w:r w:rsidR="005017A2">
        <w:fldChar w:fldCharType="separate"/>
      </w:r>
      <w:r w:rsidR="003D63A8" w:rsidRPr="003D63A8">
        <w:rPr>
          <w:noProof/>
          <w:vertAlign w:val="superscript"/>
        </w:rPr>
        <w:t>13</w:t>
      </w:r>
      <w:r w:rsidR="005017A2">
        <w:fldChar w:fldCharType="end"/>
      </w:r>
      <w:r w:rsidRPr="000D64ED">
        <w:t xml:space="preserve">. </w:t>
      </w:r>
      <w:r w:rsidR="003D63A8">
        <w:t>More recently</w:t>
      </w:r>
      <w:r w:rsidRPr="000D64ED">
        <w:t xml:space="preserve">, since the development of </w:t>
      </w:r>
      <w:proofErr w:type="spellStart"/>
      <w:r w:rsidRPr="000D64ED">
        <w:t>h</w:t>
      </w:r>
      <w:r w:rsidR="00BF48EA">
        <w:t>emopurification</w:t>
      </w:r>
      <w:proofErr w:type="spellEnd"/>
      <w:r w:rsidR="00BF48EA">
        <w:t xml:space="preserve"> systems, </w:t>
      </w:r>
      <w:r w:rsidR="00221695">
        <w:t>a positive</w:t>
      </w:r>
      <w:r w:rsidR="00BF48EA">
        <w:t xml:space="preserve"> EA</w:t>
      </w:r>
      <w:r w:rsidR="00221695">
        <w:t xml:space="preserve"> result</w:t>
      </w:r>
      <w:r w:rsidRPr="000D64ED">
        <w:t xml:space="preserve"> has </w:t>
      </w:r>
      <w:r w:rsidR="003D63A8">
        <w:t xml:space="preserve">also </w:t>
      </w:r>
      <w:r w:rsidR="00221695">
        <w:t>been proposed as a screening</w:t>
      </w:r>
      <w:r w:rsidRPr="000D64ED">
        <w:t xml:space="preserve"> tool to </w:t>
      </w:r>
      <w:r w:rsidR="00221695">
        <w:t xml:space="preserve">accurately </w:t>
      </w:r>
      <w:r w:rsidRPr="000D64ED">
        <w:t xml:space="preserve">identify potential candidates </w:t>
      </w:r>
      <w:r w:rsidR="00302B6F">
        <w:t>for</w:t>
      </w:r>
      <w:r w:rsidR="00302B6F" w:rsidRPr="000D64ED">
        <w:t xml:space="preserve"> </w:t>
      </w:r>
      <w:r w:rsidRPr="000D64ED">
        <w:t>such therapy</w:t>
      </w:r>
      <w:r w:rsidR="003D63A8">
        <w:fldChar w:fldCharType="begin"/>
      </w:r>
      <w:r w:rsidR="003D63A8">
        <w:instrText xml:space="preserve"> ADDIN EN.CITE &lt;EndNote&gt;&lt;Cite&gt;&lt;Author&gt;Klein&lt;/Author&gt;&lt;Year&gt;2014&lt;/Year&gt;&lt;IDText&gt;The EUPHRATES trial (Evaluating the Use of Polymyxin B Hemoperfusion in a Randomized controlled trial of Adults Treated for Endotoxemia and Septic shock): study protocol for a randomized controlled trial&lt;/IDText&gt;&lt;DisplayText&gt;&lt;style face="superscript"&gt;14&lt;/style&gt;&lt;/DisplayText&gt;&lt;record&gt;&lt;dates&gt;&lt;pub-dates&gt;&lt;date&gt;Jun&lt;/date&gt;&lt;/pub-dates&gt;&lt;year&gt;2014&lt;/year&gt;&lt;/dates&gt;&lt;keywords&gt;&lt;keyword&gt;Adult&lt;/keyword&gt;&lt;keyword&gt;Anti-Bacterial Agents&lt;/keyword&gt;&lt;keyword&gt;Double-Blind Method&lt;/keyword&gt;&lt;keyword&gt;Endotoxemia&lt;/keyword&gt;&lt;keyword&gt;Hemoperfusion&lt;/keyword&gt;&lt;keyword&gt;Humans&lt;/keyword&gt;&lt;keyword&gt;Polymyxin B&lt;/keyword&gt;&lt;keyword&gt;Research Design&lt;/keyword&gt;&lt;keyword&gt;Shock, Septic&lt;/keyword&gt;&lt;/keywords&gt;&lt;urls&gt;&lt;related-urls&gt;&lt;url&gt;https://www.ncbi.nlm.nih.gov/pubmed/24916483&lt;/url&gt;&lt;/related-urls&gt;&lt;/urls&gt;&lt;isbn&gt;1745-6215&lt;/isbn&gt;&lt;custom2&gt;PMC4066268&lt;/custom2&gt;&lt;titles&gt;&lt;title&gt;The EUPHRATES trial (Evaluating the Use of Polymyxin B Hemoperfusion in a Randomized controlled trial of Adults Treated for Endotoxemia and Septic shock): study protocol for a randomized controlled trial&lt;/title&gt;&lt;secondary-title&gt;Trials&lt;/secondary-title&gt;&lt;/titles&gt;&lt;pages&gt;218&lt;/pages&gt;&lt;contributors&gt;&lt;authors&gt;&lt;author&gt;Klein, D. J.&lt;/author&gt;&lt;author&gt;Foster, D.&lt;/author&gt;&lt;author&gt;Schorr, C. A.&lt;/author&gt;&lt;author&gt;Kazempour, K.&lt;/author&gt;&lt;author&gt;Walker, P. M.&lt;/author&gt;&lt;author&gt;Dellinger, R. P.&lt;/author&gt;&lt;/authors&gt;&lt;/contributors&gt;&lt;edition&gt;2014/06/11&lt;/edition&gt;&lt;language&gt;eng&lt;/language&gt;&lt;added-date format="utc"&gt;1525829876&lt;/added-date&gt;&lt;ref-type name="Journal Article"&gt;17&lt;/ref-type&gt;&lt;rec-number&gt;247&lt;/rec-number&gt;&lt;last-updated-date format="utc"&gt;1525829876&lt;/last-updated-date&gt;&lt;accession-num&gt;24916483&lt;/accession-num&gt;&lt;electronic-resource-num&gt;10.1186/1745-6215-15-218&lt;/electronic-resource-num&gt;&lt;volume&gt;15&lt;/volume&gt;&lt;/record&gt;&lt;/Cite&gt;&lt;/EndNote&gt;</w:instrText>
      </w:r>
      <w:r w:rsidR="003D63A8">
        <w:fldChar w:fldCharType="separate"/>
      </w:r>
      <w:r w:rsidR="003D63A8" w:rsidRPr="003D63A8">
        <w:rPr>
          <w:noProof/>
          <w:vertAlign w:val="superscript"/>
        </w:rPr>
        <w:t>14</w:t>
      </w:r>
      <w:r w:rsidR="003D63A8">
        <w:fldChar w:fldCharType="end"/>
      </w:r>
      <w:r w:rsidRPr="000D64ED">
        <w:t>.</w:t>
      </w:r>
      <w:r w:rsidR="00026FB3">
        <w:rPr>
          <w:rFonts w:cs="AdvTT5235d5a9"/>
        </w:rPr>
        <w:t xml:space="preserve"> </w:t>
      </w:r>
      <w:r w:rsidR="009A5A84" w:rsidRPr="000C1CCF">
        <w:rPr>
          <w:rFonts w:cs="AdvTT5235d5a9"/>
        </w:rPr>
        <w:t xml:space="preserve">We recently conducted an observational retrospective study on the prevalence and clinical significance of early high levels of </w:t>
      </w:r>
      <w:r w:rsidR="00221695">
        <w:rPr>
          <w:rFonts w:cs="AdvTT5235d5a9"/>
        </w:rPr>
        <w:t>EA</w:t>
      </w:r>
      <w:r w:rsidR="009A5A84" w:rsidRPr="000C1CCF">
        <w:rPr>
          <w:rFonts w:cs="AdvTT5235d5a9"/>
        </w:rPr>
        <w:t xml:space="preserve"> in 107 patients with septic shock. In line with other recent results, we found t</w:t>
      </w:r>
      <w:r w:rsidR="00BF48EA">
        <w:rPr>
          <w:rFonts w:cs="AdvTT5235d5a9"/>
        </w:rPr>
        <w:t>hat EA</w:t>
      </w:r>
      <w:r w:rsidR="009A5A84" w:rsidRPr="000C1CCF">
        <w:rPr>
          <w:rFonts w:cs="AdvTT5235d5a9"/>
        </w:rPr>
        <w:t xml:space="preserve"> is a promising mark</w:t>
      </w:r>
      <w:r w:rsidR="009A5A84">
        <w:rPr>
          <w:rFonts w:cs="AdvTT5235d5a9"/>
        </w:rPr>
        <w:t>er of</w:t>
      </w:r>
      <w:r w:rsidR="009A5A84" w:rsidRPr="000C1CCF">
        <w:rPr>
          <w:rFonts w:cs="AdvTT5235d5a9"/>
        </w:rPr>
        <w:t xml:space="preserve"> disease severity in patients with septic shock</w:t>
      </w:r>
      <w:r w:rsidR="00A52874">
        <w:rPr>
          <w:rFonts w:cs="AdvTT5235d5a9"/>
        </w:rPr>
        <w:fldChar w:fldCharType="begin"/>
      </w:r>
      <w:r w:rsidR="003D63A8">
        <w:rPr>
          <w:rFonts w:cs="AdvTT5235d5a9"/>
        </w:rPr>
        <w:instrText xml:space="preserve"> ADDIN EN.CITE &lt;EndNote&gt;&lt;Cite&gt;&lt;Author&gt;Bottiroli&lt;/Author&gt;&lt;Year&gt;2017&lt;/Year&gt;&lt;IDText&gt;Prevalence and clinical significance of early high Endotoxin Activity in septic shock: An observational study&lt;/IDText&gt;&lt;DisplayText&gt;&lt;style face="superscript"&gt;15&lt;/style&gt;&lt;/DisplayText&gt;&lt;record&gt;&lt;urls&gt;&lt;related-urls&gt;&lt;url&gt;http://dx.doi.org/10.1016/j.jcrc.2017.04.030&lt;/url&gt;&lt;/related-urls&gt;&lt;/urls&gt;&lt;isbn&gt;0883-9441&lt;/isbn&gt;&lt;titles&gt;&lt;title&gt;Prevalence and clinical significance of early high Endotoxin Activity in septic shock: An observational study&lt;/title&gt;&lt;secondary-title&gt;Journal of critical care&lt;/secondary-title&gt;&lt;/titles&gt;&lt;pages&gt;124-129&lt;/pages&gt;&lt;urls&gt;&lt;pdf-urls&gt;&lt;url&gt;/Users/riccardopinciroli/Downloads/1-s2.0-S0883944117302186.pdf&lt;/url&gt;&lt;/pdf-urls&gt;&lt;/urls&gt;&lt;contributors&gt;&lt;authors&gt;&lt;author&gt;Bottiroli, Maurizio&lt;/author&gt;&lt;author&gt;Monti, Gianpaola&lt;/author&gt;&lt;author&gt;Pinciroli, Riccardo&lt;/author&gt;&lt;author&gt;Vecchi, Irene&lt;/author&gt;&lt;author&gt;Terzi, Valeria&lt;/author&gt;&lt;author&gt;Ortisi, Giuseppe&lt;/author&gt;&lt;author&gt;Casella, Giampaolo&lt;/author&gt;&lt;author&gt;Fumagalli, Roberto&lt;/author&gt;&lt;/authors&gt;&lt;/contributors&gt;&lt;added-date format="utc"&gt;1525793961&lt;/added-date&gt;&lt;ref-type name="Journal Article"&gt;17&lt;/ref-type&gt;&lt;dates&gt;&lt;year&gt;2017&lt;/year&gt;&lt;/dates&gt;&lt;rec-number&gt;234&lt;/rec-number&gt;&lt;last-updated-date format="utc"&gt;1525793961&lt;/last-updated-date&gt;&lt;electronic-resource-num&gt;10.1016/j.jcrc.2017.04.030&lt;/electronic-resource-num&gt;&lt;volume&gt;41&lt;/volume&gt;&lt;remote-database-name&gt;READCUBE&lt;/remote-database-name&gt;&lt;/record&gt;&lt;/Cite&gt;&lt;/EndNote&gt;</w:instrText>
      </w:r>
      <w:r w:rsidR="00A52874">
        <w:rPr>
          <w:rFonts w:cs="AdvTT5235d5a9"/>
        </w:rPr>
        <w:fldChar w:fldCharType="separate"/>
      </w:r>
      <w:r w:rsidR="003D63A8" w:rsidRPr="003D63A8">
        <w:rPr>
          <w:rFonts w:cs="AdvTT5235d5a9"/>
          <w:noProof/>
          <w:vertAlign w:val="superscript"/>
        </w:rPr>
        <w:t>15</w:t>
      </w:r>
      <w:r w:rsidR="00A52874">
        <w:rPr>
          <w:rFonts w:cs="AdvTT5235d5a9"/>
        </w:rPr>
        <w:fldChar w:fldCharType="end"/>
      </w:r>
      <w:r w:rsidR="009A5A84" w:rsidRPr="000C1CCF">
        <w:rPr>
          <w:rFonts w:cs="AdvTT5235d5a9"/>
        </w:rPr>
        <w:t>.</w:t>
      </w:r>
    </w:p>
    <w:p w14:paraId="20A945C0" w14:textId="77777777" w:rsidR="00946363" w:rsidRPr="000C1CCF" w:rsidRDefault="00946363" w:rsidP="00946363">
      <w:pPr>
        <w:rPr>
          <w:rFonts w:cs="AdvTT5235d5a9"/>
        </w:rPr>
      </w:pPr>
    </w:p>
    <w:p w14:paraId="2BB712CB" w14:textId="41A64EE9" w:rsidR="009A5A84" w:rsidRDefault="00456459" w:rsidP="00946363">
      <w:pPr>
        <w:rPr>
          <w:rFonts w:asciiTheme="minorHAnsi" w:hAnsiTheme="minorHAnsi" w:cstheme="minorHAnsi"/>
          <w:b/>
        </w:rPr>
      </w:pPr>
      <w:r>
        <w:rPr>
          <w:rFonts w:cs="AdvTT5235d5a9"/>
        </w:rPr>
        <w:t>The aim</w:t>
      </w:r>
      <w:r w:rsidRPr="000C1CCF">
        <w:rPr>
          <w:rFonts w:cs="AdvTT5235d5a9"/>
        </w:rPr>
        <w:t xml:space="preserve"> </w:t>
      </w:r>
      <w:r w:rsidR="009A5A84" w:rsidRPr="000C1CCF">
        <w:rPr>
          <w:rFonts w:cs="AdvTT5235d5a9"/>
        </w:rPr>
        <w:t xml:space="preserve">of the present </w:t>
      </w:r>
      <w:r w:rsidR="003E3310">
        <w:rPr>
          <w:rFonts w:cs="AdvTT5235d5a9"/>
        </w:rPr>
        <w:t>manuscript</w:t>
      </w:r>
      <w:r w:rsidR="009A5A84" w:rsidRPr="000C1CCF">
        <w:rPr>
          <w:rFonts w:cs="AdvTT5235d5a9"/>
        </w:rPr>
        <w:t xml:space="preserve"> is to describe</w:t>
      </w:r>
      <w:r w:rsidR="009A5A84" w:rsidRPr="00463902">
        <w:rPr>
          <w:rFonts w:cs="AdvTT5235d5a9"/>
        </w:rPr>
        <w:t xml:space="preserve"> the method </w:t>
      </w:r>
      <w:r w:rsidR="00003E5C">
        <w:rPr>
          <w:rFonts w:cs="AdvTT5235d5a9"/>
        </w:rPr>
        <w:t>to perform</w:t>
      </w:r>
      <w:r w:rsidR="003E3310">
        <w:rPr>
          <w:rFonts w:cs="AdvTT5235d5a9"/>
        </w:rPr>
        <w:t xml:space="preserve"> the</w:t>
      </w:r>
      <w:r w:rsidR="00BF48EA">
        <w:rPr>
          <w:rFonts w:cs="AdvTT5235d5a9"/>
        </w:rPr>
        <w:t xml:space="preserve"> EA assay</w:t>
      </w:r>
      <w:r w:rsidR="003E3310">
        <w:rPr>
          <w:rFonts w:cs="AdvTT5235d5a9"/>
        </w:rPr>
        <w:t>, either at the bedside or</w:t>
      </w:r>
      <w:r w:rsidR="009A5A84" w:rsidRPr="00463902">
        <w:rPr>
          <w:rFonts w:cs="AdvTT5235d5a9"/>
        </w:rPr>
        <w:t xml:space="preserve"> in the laboratory</w:t>
      </w:r>
      <w:r w:rsidR="003E3310">
        <w:rPr>
          <w:rFonts w:cs="AdvTT5235d5a9"/>
        </w:rPr>
        <w:t>,</w:t>
      </w:r>
      <w:r w:rsidR="009A5A84" w:rsidRPr="00463902">
        <w:rPr>
          <w:rFonts w:cs="AdvTT5235d5a9"/>
        </w:rPr>
        <w:t xml:space="preserve"> and to describe its potential </w:t>
      </w:r>
      <w:r w:rsidR="00003E5C">
        <w:rPr>
          <w:rFonts w:cs="AdvTT5235d5a9"/>
        </w:rPr>
        <w:t>use</w:t>
      </w:r>
      <w:r w:rsidR="00003E5C" w:rsidRPr="00463902">
        <w:rPr>
          <w:rFonts w:cs="AdvTT5235d5a9"/>
        </w:rPr>
        <w:t xml:space="preserve"> </w:t>
      </w:r>
      <w:r w:rsidR="009A5A84" w:rsidRPr="00463902">
        <w:rPr>
          <w:rFonts w:cs="AdvTT5235d5a9"/>
        </w:rPr>
        <w:t xml:space="preserve">in a </w:t>
      </w:r>
      <w:r w:rsidR="009A5A84" w:rsidRPr="00241185">
        <w:rPr>
          <w:rFonts w:cs="AdvTT5235d5a9"/>
        </w:rPr>
        <w:t>representative scenario of septic shock.</w:t>
      </w:r>
      <w:r w:rsidR="00026FB3">
        <w:t xml:space="preserve"> </w:t>
      </w:r>
      <w:r w:rsidR="00946363" w:rsidRPr="00241185">
        <w:t>This technique can detect LPS</w:t>
      </w:r>
      <w:r w:rsidR="00946363">
        <w:t xml:space="preserve"> activity</w:t>
      </w:r>
      <w:r w:rsidR="00946363" w:rsidRPr="00241185">
        <w:t xml:space="preserve"> by measuring the enhanced oxidative burst in neutrophils following their priming by complexes of an anti-endotoxin antibody and LPS. The increased respiratory burst is detected by a </w:t>
      </w:r>
      <w:proofErr w:type="spellStart"/>
      <w:r w:rsidR="00946363" w:rsidRPr="00241185">
        <w:t>chemiluminometer</w:t>
      </w:r>
      <w:proofErr w:type="spellEnd"/>
      <w:r w:rsidR="00946363" w:rsidRPr="00241185">
        <w:t xml:space="preserve"> and the amount of light emitted is considered proportional to the amount of endotoxin in the blood sample. The assay requires few reagents, takes about 30 min to perform and uses as little as 40 µL of whole blood</w:t>
      </w:r>
      <w:r w:rsidR="00946363">
        <w:fldChar w:fldCharType="begin"/>
      </w:r>
      <w:r w:rsidR="00946363">
        <w:instrText xml:space="preserve"> ADDIN EN.CITE &lt;EndNote&gt;&lt;Cite&gt;&lt;Author&gt;Marshall&lt;/Author&gt;&lt;Year&gt;2002&lt;/Year&gt;&lt;IDText&gt;Measurement of endotoxin activity in critically ill patients using whole blood neutrophil dependent chemiluminescence&lt;/IDText&gt;&lt;DisplayText&gt;&lt;style face="superscript"&gt;12&lt;/style&gt;&lt;/DisplayText&gt;&lt;record&gt;&lt;urls&gt;&lt;related-urls&gt;&lt;url&gt;http://www.ncbi.nlm.nih.gov/pmc/articles/PMC125316/&lt;/url&gt;&lt;/related-urls&gt;&lt;/urls&gt;&lt;isbn&gt;1364-8535&lt;/isbn&gt;&lt;custom5&gt;1152876&lt;/custom5&gt;&lt;titles&gt;&lt;title&gt;Measurement of endotoxin activity in critically ill patients using whole blood neutrophil dependent chemiluminescence&lt;/title&gt;&lt;secondary-title&gt;Critical care (London, England)&lt;/secondary-title&gt;&lt;/titles&gt;&lt;pages&gt;342-348&lt;/pages&gt;&lt;urls&gt;&lt;pdf-urls&gt;&lt;url&gt;/Users/riccardopinciroli/Dropbox/Bibliografia/ReadCube Media/Marshall et al-2002-Crit Care.pdf&lt;/url&gt;&lt;/pdf-urls&gt;&lt;/urls&gt;&lt;number&gt;4&lt;/number&gt;&lt;contributors&gt;&lt;authors&gt;&lt;author&gt;Marshall, John C.&lt;/author&gt;&lt;author&gt;Walker, Paul M.&lt;/author&gt;&lt;author&gt;Foster, Debra M.&lt;/author&gt;&lt;author&gt;Harris, David&lt;/author&gt;&lt;author&gt;Ribeiro, Melanie&lt;/author&gt;&lt;author&gt;Paice, Jeff&lt;/author&gt;&lt;author&gt;Romaschin, Alexander D.&lt;/author&gt;&lt;author&gt;Derzko, Anastasia N.&lt;/author&gt;&lt;/authors&gt;&lt;/contributors&gt;&lt;added-date format="utc"&gt;1487379156&lt;/added-date&gt;&lt;ref-type name="Journal Article"&gt;17&lt;/ref-type&gt;&lt;dates&gt;&lt;year&gt;2002&lt;/year&gt;&lt;/dates&gt;&lt;rec-number&gt;29&lt;/rec-number&gt;&lt;last-updated-date format="utc"&gt;1525793137&lt;/last-updated-date&gt;&lt;volume&gt;6&lt;/volume&gt;&lt;remote-database-name&gt;READCUBE&lt;/remote-database-name&gt;&lt;/record&gt;&lt;/Cite&gt;&lt;/EndNote&gt;</w:instrText>
      </w:r>
      <w:r w:rsidR="00946363">
        <w:fldChar w:fldCharType="separate"/>
      </w:r>
      <w:r w:rsidR="00946363" w:rsidRPr="003D63A8">
        <w:rPr>
          <w:noProof/>
          <w:vertAlign w:val="superscript"/>
        </w:rPr>
        <w:t>12</w:t>
      </w:r>
      <w:r w:rsidR="00946363">
        <w:fldChar w:fldCharType="end"/>
      </w:r>
      <w:r w:rsidR="00946363">
        <w:t>.</w:t>
      </w:r>
    </w:p>
    <w:p w14:paraId="7EAF7DD2" w14:textId="77777777" w:rsidR="00A52874" w:rsidRPr="001B1519" w:rsidRDefault="00A52874" w:rsidP="00946363">
      <w:pPr>
        <w:rPr>
          <w:rFonts w:asciiTheme="minorHAnsi" w:hAnsiTheme="minorHAnsi" w:cstheme="minorHAnsi"/>
          <w:b/>
        </w:rPr>
      </w:pPr>
    </w:p>
    <w:p w14:paraId="3D4CD2F3" w14:textId="3B80A427" w:rsidR="006305D7" w:rsidRPr="001B1519" w:rsidRDefault="006305D7" w:rsidP="00946363">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65ED062C" w14:textId="6E64E9BB" w:rsidR="00600422" w:rsidRDefault="00600422" w:rsidP="00946363"/>
    <w:p w14:paraId="7EBF1C4D" w14:textId="66122149" w:rsidR="007D6A42" w:rsidRPr="00241185" w:rsidRDefault="00221695" w:rsidP="00946363">
      <w:r>
        <w:t xml:space="preserve">The </w:t>
      </w:r>
      <w:r w:rsidR="00AF33ED">
        <w:t>protocol</w:t>
      </w:r>
      <w:r w:rsidR="00600422">
        <w:t xml:space="preserve"> is conducted according to </w:t>
      </w:r>
      <w:r>
        <w:t xml:space="preserve">institutional guidelines </w:t>
      </w:r>
      <w:r w:rsidR="00026FB3">
        <w:t xml:space="preserve">relating </w:t>
      </w:r>
      <w:r w:rsidR="00600422">
        <w:t>to the</w:t>
      </w:r>
      <w:r>
        <w:t xml:space="preserve"> </w:t>
      </w:r>
      <w:r w:rsidR="00600422">
        <w:t xml:space="preserve">handling of </w:t>
      </w:r>
      <w:r>
        <w:t>human biospecimens</w:t>
      </w:r>
      <w:r w:rsidR="00600422">
        <w:t xml:space="preserve"> and following the current standard operative procedures of our clinical</w:t>
      </w:r>
      <w:r>
        <w:t xml:space="preserve"> laboratory</w:t>
      </w:r>
      <w:r w:rsidR="00600422">
        <w:t>. The use of EA data and clinical information of patients being tested follows the guidelines of our institution’s human research ethics committee.</w:t>
      </w:r>
      <w:r w:rsidR="00946363" w:rsidRPr="00241185">
        <w:t xml:space="preserve"> </w:t>
      </w:r>
    </w:p>
    <w:p w14:paraId="04ADC47E" w14:textId="77777777" w:rsidR="007D6A42" w:rsidRPr="00241185" w:rsidRDefault="007D6A42" w:rsidP="00946363">
      <w:pPr>
        <w:ind w:right="-24"/>
        <w:rPr>
          <w:b/>
        </w:rPr>
      </w:pPr>
    </w:p>
    <w:p w14:paraId="1957CC66" w14:textId="782FB866" w:rsidR="007D6A42" w:rsidRPr="00241185" w:rsidRDefault="00BF48EA" w:rsidP="00946363">
      <w:pPr>
        <w:pStyle w:val="ListParagraph"/>
        <w:widowControl/>
        <w:numPr>
          <w:ilvl w:val="0"/>
          <w:numId w:val="33"/>
        </w:numPr>
        <w:autoSpaceDE/>
        <w:autoSpaceDN/>
        <w:adjustRightInd/>
        <w:ind w:right="-24"/>
        <w:rPr>
          <w:b/>
        </w:rPr>
      </w:pPr>
      <w:r>
        <w:rPr>
          <w:b/>
        </w:rPr>
        <w:t>Laboratory equipment and assay</w:t>
      </w:r>
      <w:r w:rsidR="007D6A42" w:rsidRPr="00241185">
        <w:rPr>
          <w:b/>
        </w:rPr>
        <w:t xml:space="preserve"> kit contents</w:t>
      </w:r>
    </w:p>
    <w:p w14:paraId="6A0CEBAC" w14:textId="77777777" w:rsidR="00946363" w:rsidRDefault="00946363" w:rsidP="00946363">
      <w:pPr>
        <w:pStyle w:val="ListParagraph"/>
        <w:widowControl/>
        <w:autoSpaceDE/>
        <w:autoSpaceDN/>
        <w:adjustRightInd/>
        <w:ind w:left="0" w:right="-24"/>
        <w:contextualSpacing w:val="0"/>
      </w:pPr>
    </w:p>
    <w:p w14:paraId="5463525E" w14:textId="25C6075F" w:rsidR="007D6A42" w:rsidRDefault="00825127" w:rsidP="00946363">
      <w:pPr>
        <w:pStyle w:val="ListParagraph"/>
        <w:widowControl/>
        <w:numPr>
          <w:ilvl w:val="1"/>
          <w:numId w:val="33"/>
        </w:numPr>
        <w:autoSpaceDE/>
        <w:autoSpaceDN/>
        <w:adjustRightInd/>
        <w:ind w:right="-24"/>
        <w:contextualSpacing w:val="0"/>
      </w:pPr>
      <w:r>
        <w:t>Store the EA</w:t>
      </w:r>
      <w:r w:rsidRPr="00241185">
        <w:t xml:space="preserve"> kit at 2</w:t>
      </w:r>
      <w:r w:rsidR="00026FB3">
        <w:t>–</w:t>
      </w:r>
      <w:r w:rsidRPr="006B03A1">
        <w:t>8</w:t>
      </w:r>
      <w:r w:rsidR="00026FB3">
        <w:t xml:space="preserve"> </w:t>
      </w:r>
      <w:r w:rsidRPr="006B03A1">
        <w:t>°C when not in use.</w:t>
      </w:r>
    </w:p>
    <w:p w14:paraId="54BFCB03" w14:textId="77777777" w:rsidR="00946363" w:rsidRPr="009A79AE" w:rsidRDefault="00946363" w:rsidP="00946363">
      <w:pPr>
        <w:pStyle w:val="ListParagraph"/>
        <w:widowControl/>
        <w:autoSpaceDE/>
        <w:autoSpaceDN/>
        <w:adjustRightInd/>
        <w:ind w:left="0" w:right="-24"/>
        <w:contextualSpacing w:val="0"/>
      </w:pPr>
    </w:p>
    <w:p w14:paraId="015BB173" w14:textId="174F8991" w:rsidR="007D6A42" w:rsidRDefault="00BF48EA" w:rsidP="00946363">
      <w:pPr>
        <w:pStyle w:val="ListParagraph"/>
        <w:widowControl/>
        <w:numPr>
          <w:ilvl w:val="1"/>
          <w:numId w:val="33"/>
        </w:numPr>
        <w:autoSpaceDE/>
        <w:autoSpaceDN/>
        <w:adjustRightInd/>
        <w:ind w:right="-24"/>
        <w:contextualSpacing w:val="0"/>
      </w:pPr>
      <w:r>
        <w:t>Each EA</w:t>
      </w:r>
      <w:r w:rsidR="007D6A42" w:rsidRPr="00241185">
        <w:t xml:space="preserve"> test consists of 5 different</w:t>
      </w:r>
      <w:r w:rsidR="00445A9E">
        <w:t xml:space="preserve"> kinds of tubes</w:t>
      </w:r>
      <w:r w:rsidR="00946363">
        <w:t>; use each one for a different portion of the test (see section 2).</w:t>
      </w:r>
    </w:p>
    <w:p w14:paraId="3D66EC04" w14:textId="77777777" w:rsidR="00946363" w:rsidRPr="009A79AE" w:rsidRDefault="00946363" w:rsidP="00946363">
      <w:pPr>
        <w:pStyle w:val="ListParagraph"/>
        <w:widowControl/>
        <w:autoSpaceDE/>
        <w:autoSpaceDN/>
        <w:adjustRightInd/>
        <w:ind w:left="0" w:right="-24"/>
        <w:contextualSpacing w:val="0"/>
      </w:pPr>
    </w:p>
    <w:p w14:paraId="35B33F53" w14:textId="4E20D86A" w:rsidR="007D6A42" w:rsidRDefault="00825127" w:rsidP="00946363">
      <w:pPr>
        <w:pStyle w:val="ListParagraph"/>
        <w:widowControl/>
        <w:numPr>
          <w:ilvl w:val="2"/>
          <w:numId w:val="33"/>
        </w:numPr>
        <w:autoSpaceDE/>
        <w:autoSpaceDN/>
        <w:adjustRightInd/>
        <w:ind w:right="-24"/>
        <w:contextualSpacing w:val="0"/>
      </w:pPr>
      <w:r>
        <w:t>Use</w:t>
      </w:r>
      <w:r w:rsidR="00946363">
        <w:t xml:space="preserve"> tube #1 (the </w:t>
      </w:r>
      <w:r w:rsidR="00946363" w:rsidRPr="009A79AE">
        <w:t>“Control” tube</w:t>
      </w:r>
      <w:r w:rsidR="00946363">
        <w:t>)</w:t>
      </w:r>
      <w:r>
        <w:t xml:space="preserve"> to</w:t>
      </w:r>
      <w:r w:rsidR="007D6A42" w:rsidRPr="009A79AE">
        <w:t xml:space="preserve"> measure the basal activity of the non-specific oxidative burst of patient’s neutrophils in</w:t>
      </w:r>
      <w:r w:rsidR="00026FB3">
        <w:t xml:space="preserve"> the</w:t>
      </w:r>
      <w:r w:rsidR="007D6A42" w:rsidRPr="009A79AE">
        <w:t xml:space="preserve"> absence of a specific antibody.</w:t>
      </w:r>
    </w:p>
    <w:p w14:paraId="6AB07CF9" w14:textId="77777777" w:rsidR="00946363" w:rsidRPr="009A79AE" w:rsidRDefault="00946363" w:rsidP="00946363">
      <w:pPr>
        <w:pStyle w:val="ListParagraph"/>
        <w:widowControl/>
        <w:autoSpaceDE/>
        <w:autoSpaceDN/>
        <w:adjustRightInd/>
        <w:ind w:left="0" w:right="-24"/>
        <w:contextualSpacing w:val="0"/>
      </w:pPr>
    </w:p>
    <w:p w14:paraId="389135FC" w14:textId="56246199" w:rsidR="007D6A42" w:rsidRDefault="00946363" w:rsidP="00946363">
      <w:pPr>
        <w:pStyle w:val="ListParagraph"/>
        <w:widowControl/>
        <w:numPr>
          <w:ilvl w:val="2"/>
          <w:numId w:val="33"/>
        </w:numPr>
        <w:autoSpaceDE/>
        <w:autoSpaceDN/>
        <w:adjustRightInd/>
        <w:ind w:right="-24"/>
        <w:contextualSpacing w:val="0"/>
      </w:pPr>
      <w:r>
        <w:t>Use t</w:t>
      </w:r>
      <w:r w:rsidR="00825127">
        <w:t xml:space="preserve">ube </w:t>
      </w:r>
      <w:r w:rsidR="005C2A57">
        <w:t>#</w:t>
      </w:r>
      <w:r w:rsidR="00825127">
        <w:t>2 (</w:t>
      </w:r>
      <w:r>
        <w:t xml:space="preserve">the </w:t>
      </w:r>
      <w:r w:rsidR="007D6A42" w:rsidRPr="009A79AE">
        <w:t>“Sample” tube</w:t>
      </w:r>
      <w:r w:rsidR="00825127">
        <w:t>)</w:t>
      </w:r>
      <w:r w:rsidR="007D6A42" w:rsidRPr="009A79AE">
        <w:t xml:space="preserve"> to measure the oxidative burst in response to the LPS-antibody complex.</w:t>
      </w:r>
    </w:p>
    <w:p w14:paraId="3C74D234" w14:textId="77777777" w:rsidR="00946363" w:rsidRPr="009A79AE" w:rsidRDefault="00946363" w:rsidP="00946363">
      <w:pPr>
        <w:pStyle w:val="ListParagraph"/>
        <w:widowControl/>
        <w:autoSpaceDE/>
        <w:autoSpaceDN/>
        <w:adjustRightInd/>
        <w:ind w:left="0" w:right="-24"/>
        <w:contextualSpacing w:val="0"/>
      </w:pPr>
    </w:p>
    <w:p w14:paraId="35D0D9E4" w14:textId="6749C6BE" w:rsidR="007D6A42" w:rsidRDefault="00946363" w:rsidP="00946363">
      <w:pPr>
        <w:pStyle w:val="ListParagraph"/>
        <w:widowControl/>
        <w:numPr>
          <w:ilvl w:val="2"/>
          <w:numId w:val="33"/>
        </w:numPr>
        <w:autoSpaceDE/>
        <w:autoSpaceDN/>
        <w:adjustRightInd/>
        <w:ind w:right="-24"/>
        <w:contextualSpacing w:val="0"/>
      </w:pPr>
      <w:r>
        <w:t>Use t</w:t>
      </w:r>
      <w:r w:rsidR="00825127">
        <w:t xml:space="preserve">ube </w:t>
      </w:r>
      <w:r w:rsidR="005C2A57">
        <w:t>#</w:t>
      </w:r>
      <w:r w:rsidR="00825127">
        <w:t>3 (</w:t>
      </w:r>
      <w:r>
        <w:t xml:space="preserve">the </w:t>
      </w:r>
      <w:r w:rsidR="00825127">
        <w:t>“Max</w:t>
      </w:r>
      <w:r w:rsidR="007D6A42" w:rsidRPr="009A79AE">
        <w:t>” tube</w:t>
      </w:r>
      <w:r w:rsidR="00825127">
        <w:t>) to measure the maximal</w:t>
      </w:r>
      <w:r w:rsidR="007D6A42" w:rsidRPr="009A79AE">
        <w:t xml:space="preserve"> oxidative burst of patient’s neutrophils in resp</w:t>
      </w:r>
      <w:r w:rsidR="00825127">
        <w:t>onse to an excess of endotoxin.</w:t>
      </w:r>
    </w:p>
    <w:p w14:paraId="1FED2F82" w14:textId="77777777" w:rsidR="00946363" w:rsidRPr="009A79AE" w:rsidRDefault="00946363" w:rsidP="00946363">
      <w:pPr>
        <w:pStyle w:val="ListParagraph"/>
        <w:widowControl/>
        <w:autoSpaceDE/>
        <w:autoSpaceDN/>
        <w:adjustRightInd/>
        <w:ind w:left="0" w:right="-24"/>
        <w:contextualSpacing w:val="0"/>
      </w:pPr>
    </w:p>
    <w:p w14:paraId="2843D566" w14:textId="0248B208" w:rsidR="007D6A42" w:rsidRDefault="00946363" w:rsidP="00946363">
      <w:pPr>
        <w:pStyle w:val="ListParagraph"/>
        <w:widowControl/>
        <w:numPr>
          <w:ilvl w:val="2"/>
          <w:numId w:val="33"/>
        </w:numPr>
        <w:autoSpaceDE/>
        <w:autoSpaceDN/>
        <w:adjustRightInd/>
        <w:ind w:right="-24"/>
        <w:contextualSpacing w:val="0"/>
      </w:pPr>
      <w:r>
        <w:t>Use t</w:t>
      </w:r>
      <w:r w:rsidR="00825127">
        <w:t xml:space="preserve">ube </w:t>
      </w:r>
      <w:r w:rsidR="005C2A57">
        <w:t>#</w:t>
      </w:r>
      <w:r w:rsidR="00825127">
        <w:t>4 (</w:t>
      </w:r>
      <w:r>
        <w:t xml:space="preserve">the </w:t>
      </w:r>
      <w:r w:rsidR="00825127">
        <w:t>“LPS</w:t>
      </w:r>
      <w:r w:rsidR="007D6A42" w:rsidRPr="009A79AE">
        <w:t>” tube</w:t>
      </w:r>
      <w:r w:rsidR="00825127">
        <w:t>)</w:t>
      </w:r>
      <w:r>
        <w:t xml:space="preserve"> as a source</w:t>
      </w:r>
      <w:r w:rsidR="007D6A42" w:rsidRPr="009A79AE">
        <w:t xml:space="preserve"> of exogenous endotoxin.</w:t>
      </w:r>
    </w:p>
    <w:p w14:paraId="1C9F58B8" w14:textId="77777777" w:rsidR="00946363" w:rsidRPr="009A79AE" w:rsidRDefault="00946363" w:rsidP="00946363">
      <w:pPr>
        <w:pStyle w:val="ListParagraph"/>
        <w:widowControl/>
        <w:autoSpaceDE/>
        <w:autoSpaceDN/>
        <w:adjustRightInd/>
        <w:ind w:left="0" w:right="-24"/>
        <w:contextualSpacing w:val="0"/>
      </w:pPr>
    </w:p>
    <w:p w14:paraId="4D5E6E2A" w14:textId="4F52FBAD" w:rsidR="007D6A42" w:rsidRDefault="00946363" w:rsidP="00946363">
      <w:pPr>
        <w:pStyle w:val="ListParagraph"/>
        <w:widowControl/>
        <w:numPr>
          <w:ilvl w:val="2"/>
          <w:numId w:val="33"/>
        </w:numPr>
        <w:autoSpaceDE/>
        <w:autoSpaceDN/>
        <w:adjustRightInd/>
        <w:ind w:right="-24"/>
        <w:contextualSpacing w:val="0"/>
      </w:pPr>
      <w:r>
        <w:t>Use t</w:t>
      </w:r>
      <w:r w:rsidR="00825127">
        <w:t xml:space="preserve">ube </w:t>
      </w:r>
      <w:r w:rsidR="005C2A57">
        <w:t>#</w:t>
      </w:r>
      <w:r w:rsidR="00825127">
        <w:t>5 (“</w:t>
      </w:r>
      <w:r w:rsidR="007D6A42" w:rsidRPr="009A79AE">
        <w:t>Aliquot</w:t>
      </w:r>
      <w:r w:rsidR="00825127">
        <w:t>”</w:t>
      </w:r>
      <w:r w:rsidR="007D6A42" w:rsidRPr="009A79AE">
        <w:t xml:space="preserve"> tube</w:t>
      </w:r>
      <w:r w:rsidR="00825127">
        <w:t>)</w:t>
      </w:r>
      <w:r w:rsidR="007D6A42" w:rsidRPr="009A79AE">
        <w:t xml:space="preserve"> for blood storage.</w:t>
      </w:r>
    </w:p>
    <w:p w14:paraId="69C70A04" w14:textId="77777777" w:rsidR="00946363" w:rsidRDefault="00946363" w:rsidP="00946363">
      <w:pPr>
        <w:pStyle w:val="ListParagraph"/>
        <w:widowControl/>
        <w:autoSpaceDE/>
        <w:autoSpaceDN/>
        <w:adjustRightInd/>
        <w:ind w:left="0" w:right="-24"/>
        <w:contextualSpacing w:val="0"/>
      </w:pPr>
    </w:p>
    <w:p w14:paraId="4CDE952A" w14:textId="241E6CC6" w:rsidR="00445A9E" w:rsidRPr="009A79AE" w:rsidRDefault="00946363" w:rsidP="00946363">
      <w:pPr>
        <w:widowControl/>
        <w:autoSpaceDE/>
        <w:autoSpaceDN/>
        <w:adjustRightInd/>
        <w:ind w:right="-24"/>
      </w:pPr>
      <w:r>
        <w:lastRenderedPageBreak/>
        <w:t>NOTE: D</w:t>
      </w:r>
      <w:r w:rsidR="00445A9E">
        <w:t xml:space="preserve">uplicates of tubes #1, #2 and #3 </w:t>
      </w:r>
      <w:r w:rsidR="00445A9E" w:rsidRPr="00241185">
        <w:t xml:space="preserve">are </w:t>
      </w:r>
      <w:r w:rsidR="00445A9E">
        <w:t>provided for a total of 8 tubes to be used for each blood sample being tested (the EA reagent bottle and quality control test can be used for all the tests contained in a pouch)</w:t>
      </w:r>
      <w:r w:rsidR="00026FB3">
        <w:t>.</w:t>
      </w:r>
    </w:p>
    <w:p w14:paraId="2BCD04FA" w14:textId="77777777" w:rsidR="00946363" w:rsidRDefault="00946363" w:rsidP="00946363">
      <w:pPr>
        <w:pStyle w:val="ListParagraph"/>
        <w:widowControl/>
        <w:autoSpaceDE/>
        <w:autoSpaceDN/>
        <w:adjustRightInd/>
        <w:ind w:left="0" w:right="-23"/>
        <w:contextualSpacing w:val="0"/>
      </w:pPr>
    </w:p>
    <w:p w14:paraId="3AB51F5E" w14:textId="1B08630F" w:rsidR="007D6A42" w:rsidRPr="009A79AE" w:rsidRDefault="00AF33ED" w:rsidP="00946363">
      <w:pPr>
        <w:pStyle w:val="ListParagraph"/>
        <w:widowControl/>
        <w:numPr>
          <w:ilvl w:val="1"/>
          <w:numId w:val="33"/>
        </w:numPr>
        <w:autoSpaceDE/>
        <w:autoSpaceDN/>
        <w:adjustRightInd/>
        <w:ind w:right="-23"/>
        <w:contextualSpacing w:val="0"/>
      </w:pPr>
      <w:r>
        <w:t>Collect p</w:t>
      </w:r>
      <w:r w:rsidR="007D6A42" w:rsidRPr="009A79AE">
        <w:t xml:space="preserve">atient blood samples </w:t>
      </w:r>
      <w:r>
        <w:t>in sterile</w:t>
      </w:r>
      <w:r w:rsidR="007D6A42" w:rsidRPr="009A79AE">
        <w:t xml:space="preserve"> tubes containing EDTA anticoagulant. </w:t>
      </w:r>
      <w:r>
        <w:t>Store b</w:t>
      </w:r>
      <w:r w:rsidR="007D6A42" w:rsidRPr="009A79AE">
        <w:t>lood samples at room te</w:t>
      </w:r>
      <w:r w:rsidR="00BF48EA">
        <w:t>mperature before running the EA</w:t>
      </w:r>
      <w:r>
        <w:t xml:space="preserve"> test</w:t>
      </w:r>
      <w:r w:rsidR="007D6A42" w:rsidRPr="009A79AE">
        <w:t>.</w:t>
      </w:r>
    </w:p>
    <w:p w14:paraId="16393050" w14:textId="77777777" w:rsidR="00946363" w:rsidRDefault="00946363" w:rsidP="00946363">
      <w:pPr>
        <w:pStyle w:val="ListParagraph"/>
        <w:widowControl/>
        <w:autoSpaceDE/>
        <w:autoSpaceDN/>
        <w:adjustRightInd/>
        <w:ind w:left="0" w:right="-23"/>
        <w:contextualSpacing w:val="0"/>
      </w:pPr>
    </w:p>
    <w:p w14:paraId="51813862" w14:textId="6232CD3E" w:rsidR="007D6A42" w:rsidRDefault="007D6A42" w:rsidP="00946363">
      <w:pPr>
        <w:pStyle w:val="ListParagraph"/>
        <w:widowControl/>
        <w:numPr>
          <w:ilvl w:val="1"/>
          <w:numId w:val="33"/>
        </w:numPr>
        <w:autoSpaceDE/>
        <w:autoSpaceDN/>
        <w:adjustRightInd/>
        <w:ind w:right="-23"/>
        <w:contextualSpacing w:val="0"/>
      </w:pPr>
      <w:r w:rsidRPr="009A79AE">
        <w:t xml:space="preserve">Before starting the test, turn on the </w:t>
      </w:r>
      <w:proofErr w:type="spellStart"/>
      <w:r w:rsidRPr="009A79AE">
        <w:t>chemiluminometer</w:t>
      </w:r>
      <w:proofErr w:type="spellEnd"/>
      <w:r w:rsidRPr="009A79AE">
        <w:t xml:space="preserve"> and incubator shaker. </w:t>
      </w:r>
      <w:r w:rsidR="00AF33ED">
        <w:t>Warm t</w:t>
      </w:r>
      <w:r w:rsidRPr="009A79AE">
        <w:t>he incubator to the temperature of 37</w:t>
      </w:r>
      <w:r w:rsidR="00946363">
        <w:t xml:space="preserve"> </w:t>
      </w:r>
      <w:r w:rsidRPr="009A79AE">
        <w:t>°C.</w:t>
      </w:r>
    </w:p>
    <w:p w14:paraId="105CB481" w14:textId="77777777" w:rsidR="00946363" w:rsidRDefault="00946363" w:rsidP="00946363">
      <w:pPr>
        <w:pStyle w:val="ListParagraph"/>
        <w:widowControl/>
        <w:autoSpaceDE/>
        <w:autoSpaceDN/>
        <w:adjustRightInd/>
        <w:ind w:left="0" w:right="-23"/>
        <w:contextualSpacing w:val="0"/>
      </w:pPr>
    </w:p>
    <w:p w14:paraId="206973C2" w14:textId="39159D15" w:rsidR="004244DC" w:rsidRDefault="00946363" w:rsidP="00946363">
      <w:pPr>
        <w:pStyle w:val="ListParagraph"/>
        <w:widowControl/>
        <w:numPr>
          <w:ilvl w:val="1"/>
          <w:numId w:val="33"/>
        </w:numPr>
        <w:autoSpaceDE/>
        <w:autoSpaceDN/>
        <w:adjustRightInd/>
        <w:ind w:right="-23"/>
        <w:contextualSpacing w:val="0"/>
      </w:pPr>
      <w:r>
        <w:t xml:space="preserve">Ideally, </w:t>
      </w:r>
      <w:r w:rsidR="004244DC">
        <w:t>start pro</w:t>
      </w:r>
      <w:r w:rsidR="00AF33ED">
        <w:t>cessing</w:t>
      </w:r>
      <w:r w:rsidR="004244DC">
        <w:t xml:space="preserve"> the sample</w:t>
      </w:r>
      <w:r w:rsidR="006558DF">
        <w:t xml:space="preserve"> within 30 min from</w:t>
      </w:r>
      <w:r w:rsidR="004244DC">
        <w:t xml:space="preserve"> blood </w:t>
      </w:r>
      <w:r w:rsidR="00003E5C">
        <w:t>collection</w:t>
      </w:r>
      <w:r w:rsidR="004244DC">
        <w:t>.</w:t>
      </w:r>
    </w:p>
    <w:p w14:paraId="693825B9" w14:textId="77777777" w:rsidR="00DE2B91" w:rsidRPr="009A79AE" w:rsidRDefault="00DE2B91" w:rsidP="00946363">
      <w:pPr>
        <w:pStyle w:val="ListParagraph"/>
        <w:widowControl/>
        <w:autoSpaceDE/>
        <w:autoSpaceDN/>
        <w:adjustRightInd/>
        <w:ind w:left="709" w:right="-23"/>
        <w:contextualSpacing w:val="0"/>
      </w:pPr>
    </w:p>
    <w:p w14:paraId="655CDC45" w14:textId="38DF0858" w:rsidR="007D6A42" w:rsidRPr="00241185" w:rsidRDefault="005B5C0F" w:rsidP="00946363">
      <w:pPr>
        <w:pStyle w:val="ListParagraph"/>
        <w:widowControl/>
        <w:numPr>
          <w:ilvl w:val="0"/>
          <w:numId w:val="33"/>
        </w:numPr>
        <w:autoSpaceDE/>
        <w:autoSpaceDN/>
        <w:adjustRightInd/>
        <w:ind w:right="-24"/>
        <w:contextualSpacing w:val="0"/>
        <w:rPr>
          <w:b/>
        </w:rPr>
      </w:pPr>
      <w:r>
        <w:rPr>
          <w:b/>
        </w:rPr>
        <w:t>Endotoxin Activity A</w:t>
      </w:r>
      <w:r w:rsidR="007D6A42" w:rsidRPr="00241185">
        <w:rPr>
          <w:b/>
        </w:rPr>
        <w:t xml:space="preserve">ssay </w:t>
      </w:r>
    </w:p>
    <w:p w14:paraId="367B26A6" w14:textId="77777777" w:rsidR="007D6A42" w:rsidRPr="00241185" w:rsidRDefault="007D6A42" w:rsidP="00946363">
      <w:pPr>
        <w:pStyle w:val="ListParagraph"/>
        <w:ind w:left="360" w:right="-24"/>
        <w:contextualSpacing w:val="0"/>
        <w:rPr>
          <w:b/>
        </w:rPr>
      </w:pPr>
    </w:p>
    <w:p w14:paraId="2D867124" w14:textId="7A869EB8" w:rsidR="007D6A42" w:rsidRPr="008E4FB6" w:rsidRDefault="00BF48EA" w:rsidP="00946363">
      <w:pPr>
        <w:pStyle w:val="ListParagraph"/>
        <w:numPr>
          <w:ilvl w:val="1"/>
          <w:numId w:val="33"/>
        </w:numPr>
        <w:ind w:right="-23"/>
      </w:pPr>
      <w:r>
        <w:t>Prepare the EA</w:t>
      </w:r>
      <w:r w:rsidR="007D6A42" w:rsidRPr="008E4FB6">
        <w:t xml:space="preserve"> test tubes for each patient’s blood sample you need to test.  Put the tubes in tube racks. Then remove the caps.</w:t>
      </w:r>
    </w:p>
    <w:p w14:paraId="17054E85" w14:textId="77777777" w:rsidR="008E4FB6" w:rsidRPr="008E4FB6" w:rsidRDefault="008E4FB6" w:rsidP="00946363">
      <w:pPr>
        <w:ind w:right="-23"/>
        <w:rPr>
          <w:b/>
        </w:rPr>
      </w:pPr>
    </w:p>
    <w:p w14:paraId="0B29CBDE" w14:textId="77777777" w:rsidR="00946363" w:rsidRDefault="007D6A42" w:rsidP="00946363">
      <w:pPr>
        <w:pStyle w:val="ListParagraph"/>
        <w:numPr>
          <w:ilvl w:val="1"/>
          <w:numId w:val="33"/>
        </w:numPr>
        <w:ind w:right="-23"/>
      </w:pPr>
      <w:r w:rsidRPr="00D412B2">
        <w:t xml:space="preserve">Using a </w:t>
      </w:r>
      <w:proofErr w:type="spellStart"/>
      <w:r w:rsidRPr="00D412B2">
        <w:t>combipipette</w:t>
      </w:r>
      <w:proofErr w:type="spellEnd"/>
      <w:r w:rsidRPr="00D412B2">
        <w:t xml:space="preserve">, </w:t>
      </w:r>
      <w:r w:rsidR="00BF48EA">
        <w:t>pipette a 1 mL volume of the EA</w:t>
      </w:r>
      <w:r w:rsidRPr="00D412B2">
        <w:t xml:space="preserve"> reagent from the bottle into tubes </w:t>
      </w:r>
      <w:r w:rsidR="005C2A57">
        <w:t>#</w:t>
      </w:r>
      <w:r w:rsidRPr="00D412B2">
        <w:t xml:space="preserve">1 (Control tube), </w:t>
      </w:r>
      <w:r w:rsidR="005C2A57">
        <w:t>#</w:t>
      </w:r>
      <w:r w:rsidRPr="00D412B2">
        <w:t xml:space="preserve">2 (Sample tube) and </w:t>
      </w:r>
      <w:r w:rsidR="005C2A57">
        <w:t>#</w:t>
      </w:r>
      <w:r w:rsidRPr="00D412B2">
        <w:t xml:space="preserve">3 (Max tube), </w:t>
      </w:r>
      <w:r w:rsidR="005C2A57">
        <w:t xml:space="preserve">each one </w:t>
      </w:r>
      <w:r w:rsidRPr="00D412B2">
        <w:t>in duplicate</w:t>
      </w:r>
      <w:r w:rsidRPr="00946363">
        <w:t xml:space="preserve">. </w:t>
      </w:r>
    </w:p>
    <w:p w14:paraId="69B3B9EE" w14:textId="77777777" w:rsidR="00946363" w:rsidRDefault="00946363" w:rsidP="00946363">
      <w:pPr>
        <w:pStyle w:val="ListParagraph"/>
      </w:pPr>
    </w:p>
    <w:p w14:paraId="5903C2B8" w14:textId="518C3714" w:rsidR="00FE290D" w:rsidRDefault="00946363" w:rsidP="00946363">
      <w:pPr>
        <w:pStyle w:val="ListParagraph"/>
        <w:ind w:left="0" w:right="-23"/>
      </w:pPr>
      <w:r w:rsidRPr="00946363">
        <w:t>NOTE: P</w:t>
      </w:r>
      <w:r w:rsidR="007D6A42" w:rsidRPr="00D412B2">
        <w:t>ipette down the side of the tube to avoid solution splashing back up.</w:t>
      </w:r>
    </w:p>
    <w:p w14:paraId="006A7347" w14:textId="77777777" w:rsidR="00DE2B91" w:rsidRDefault="00DE2B91" w:rsidP="00946363">
      <w:pPr>
        <w:pStyle w:val="ListParagraph"/>
        <w:ind w:left="709" w:right="-23"/>
      </w:pPr>
    </w:p>
    <w:p w14:paraId="19D4706B" w14:textId="2A6FCDB4" w:rsidR="00DE2B91" w:rsidRDefault="007D6A42" w:rsidP="00946363">
      <w:pPr>
        <w:pStyle w:val="ListParagraph"/>
        <w:numPr>
          <w:ilvl w:val="1"/>
          <w:numId w:val="33"/>
        </w:numPr>
        <w:ind w:right="-24"/>
      </w:pPr>
      <w:r w:rsidRPr="00D412B2">
        <w:t>Mix the patient blood sample by gently inverting the blood collection tube</w:t>
      </w:r>
      <w:r w:rsidR="005C2A57">
        <w:t xml:space="preserve"> for 20 times</w:t>
      </w:r>
      <w:r w:rsidRPr="00D412B2">
        <w:t>. Then</w:t>
      </w:r>
      <w:r w:rsidR="00026FB3">
        <w:t>,</w:t>
      </w:r>
      <w:r w:rsidRPr="00D412B2">
        <w:t xml:space="preserve"> pipette 0.5 mL of patient blood into tube </w:t>
      </w:r>
      <w:r w:rsidR="005C2A57">
        <w:t>#</w:t>
      </w:r>
      <w:r w:rsidRPr="00D412B2">
        <w:t xml:space="preserve">4 (LPS max tube) and tube </w:t>
      </w:r>
      <w:r w:rsidR="005C2A57">
        <w:t>#</w:t>
      </w:r>
      <w:r w:rsidRPr="00D412B2">
        <w:t xml:space="preserve">5 (Aliquot tube). Vortex tube </w:t>
      </w:r>
      <w:r w:rsidR="005C2A57">
        <w:t>#4 for 10 s</w:t>
      </w:r>
      <w:r w:rsidR="00026FB3">
        <w:t>.</w:t>
      </w:r>
      <w:r w:rsidRPr="00D412B2">
        <w:t xml:space="preserve"> </w:t>
      </w:r>
    </w:p>
    <w:p w14:paraId="786B0393" w14:textId="116F7B26" w:rsidR="00FE290D" w:rsidRDefault="00FE290D" w:rsidP="00946363">
      <w:pPr>
        <w:pStyle w:val="ListParagraph"/>
        <w:ind w:left="709" w:right="-24"/>
      </w:pPr>
    </w:p>
    <w:p w14:paraId="4D1B52C9" w14:textId="1E33469D" w:rsidR="00FE290D" w:rsidRDefault="007D6A42" w:rsidP="00946363">
      <w:pPr>
        <w:pStyle w:val="ListParagraph"/>
        <w:numPr>
          <w:ilvl w:val="1"/>
          <w:numId w:val="33"/>
        </w:numPr>
        <w:ind w:right="-24"/>
      </w:pPr>
      <w:r w:rsidRPr="00D412B2">
        <w:t xml:space="preserve">Put the tube racks with all the EA test tubes in the incubator shaker. Close the lid and incubate for 10 min at the temperature of 37°C. </w:t>
      </w:r>
    </w:p>
    <w:p w14:paraId="6A7A842E" w14:textId="77777777" w:rsidR="00DE2B91" w:rsidRDefault="00DE2B91" w:rsidP="00946363">
      <w:pPr>
        <w:pStyle w:val="ListParagraph"/>
        <w:ind w:left="709" w:right="-24"/>
      </w:pPr>
    </w:p>
    <w:p w14:paraId="077C0462" w14:textId="3028AECE" w:rsidR="00FE290D" w:rsidRDefault="00BA019D" w:rsidP="00946363">
      <w:pPr>
        <w:pStyle w:val="ListParagraph"/>
        <w:numPr>
          <w:ilvl w:val="1"/>
          <w:numId w:val="33"/>
        </w:numPr>
        <w:ind w:right="-24"/>
      </w:pPr>
      <w:r>
        <w:t>O</w:t>
      </w:r>
      <w:r w:rsidR="007D6A42" w:rsidRPr="00D412B2">
        <w:t xml:space="preserve">pen the lid and remove the tube racks from the incubator shaker. Vortex tube </w:t>
      </w:r>
      <w:r w:rsidR="005C2A57">
        <w:t>#</w:t>
      </w:r>
      <w:r w:rsidR="007D6A42" w:rsidRPr="00D412B2">
        <w:t xml:space="preserve">5 (Aliquot tube). Using a sterile tip, pipette 40 µL of blood into tubes </w:t>
      </w:r>
      <w:r w:rsidR="005C2A57">
        <w:t>#</w:t>
      </w:r>
      <w:r w:rsidR="007D6A42" w:rsidRPr="00D412B2">
        <w:t xml:space="preserve">1 and </w:t>
      </w:r>
      <w:r w:rsidR="005C2A57">
        <w:t>#</w:t>
      </w:r>
      <w:r w:rsidR="007D6A42" w:rsidRPr="00D412B2">
        <w:t>2, in duplicate.</w:t>
      </w:r>
    </w:p>
    <w:p w14:paraId="401F436A" w14:textId="77777777" w:rsidR="00DE2B91" w:rsidRDefault="00DE2B91" w:rsidP="00946363">
      <w:pPr>
        <w:pStyle w:val="ListParagraph"/>
        <w:ind w:left="709" w:right="-24"/>
      </w:pPr>
    </w:p>
    <w:p w14:paraId="0FD5DC7D" w14:textId="4245FA66" w:rsidR="00FE290D" w:rsidRDefault="007D6A42" w:rsidP="00946363">
      <w:pPr>
        <w:pStyle w:val="ListParagraph"/>
        <w:numPr>
          <w:ilvl w:val="1"/>
          <w:numId w:val="33"/>
        </w:numPr>
        <w:ind w:right="-24"/>
      </w:pPr>
      <w:r w:rsidRPr="00D412B2">
        <w:t xml:space="preserve">Vortex tube </w:t>
      </w:r>
      <w:r w:rsidR="005C2A57">
        <w:t xml:space="preserve">#4 (LPS </w:t>
      </w:r>
      <w:r w:rsidRPr="00D412B2">
        <w:t xml:space="preserve">tube). Using the same pipette tip, pipette 40 µL of blood from tube </w:t>
      </w:r>
      <w:r w:rsidR="005C2A57">
        <w:t>#</w:t>
      </w:r>
      <w:r w:rsidRPr="00D412B2">
        <w:t xml:space="preserve">4 into tube </w:t>
      </w:r>
      <w:r w:rsidR="005C2A57">
        <w:t>#</w:t>
      </w:r>
      <w:r w:rsidRPr="00D412B2">
        <w:t>3 (Max tube), in duplicate.</w:t>
      </w:r>
    </w:p>
    <w:p w14:paraId="2BDAF3D1" w14:textId="77777777" w:rsidR="00DE2B91" w:rsidRDefault="00DE2B91" w:rsidP="00946363">
      <w:pPr>
        <w:pStyle w:val="ListParagraph"/>
        <w:ind w:left="709" w:right="-24"/>
      </w:pPr>
    </w:p>
    <w:p w14:paraId="697197D6" w14:textId="77777777" w:rsidR="00946363" w:rsidRDefault="005C2A57" w:rsidP="00946363">
      <w:pPr>
        <w:pStyle w:val="ListParagraph"/>
        <w:numPr>
          <w:ilvl w:val="1"/>
          <w:numId w:val="33"/>
        </w:numPr>
        <w:ind w:right="-24"/>
      </w:pPr>
      <w:r>
        <w:t>Vortex the six final test tubes (#1, #2, #</w:t>
      </w:r>
      <w:r w:rsidR="007D6A42" w:rsidRPr="00D412B2">
        <w:t>3</w:t>
      </w:r>
      <w:r>
        <w:t>, and respective duplicates), then p</w:t>
      </w:r>
      <w:r w:rsidR="007D6A42" w:rsidRPr="00D412B2">
        <w:t>lace the</w:t>
      </w:r>
      <w:r>
        <w:t>m</w:t>
      </w:r>
      <w:r w:rsidR="007D6A42" w:rsidRPr="00D412B2">
        <w:t xml:space="preserve"> back into the</w:t>
      </w:r>
      <w:r>
        <w:t>ir</w:t>
      </w:r>
      <w:r w:rsidR="007D6A42" w:rsidRPr="00D412B2">
        <w:t xml:space="preserve"> rack</w:t>
      </w:r>
      <w:r>
        <w:t>s</w:t>
      </w:r>
      <w:r w:rsidR="007D6A42" w:rsidRPr="00D412B2">
        <w:t xml:space="preserve">. </w:t>
      </w:r>
    </w:p>
    <w:p w14:paraId="364BD398" w14:textId="77777777" w:rsidR="00946363" w:rsidRDefault="00946363" w:rsidP="00946363">
      <w:pPr>
        <w:pStyle w:val="ListParagraph"/>
      </w:pPr>
    </w:p>
    <w:p w14:paraId="0EE834B4" w14:textId="23C6F066" w:rsidR="00FE290D" w:rsidRDefault="00946363" w:rsidP="00946363">
      <w:pPr>
        <w:pStyle w:val="ListParagraph"/>
        <w:ind w:left="0" w:right="-24"/>
      </w:pPr>
      <w:r>
        <w:t>NOTE: E</w:t>
      </w:r>
      <w:r w:rsidR="007D6A42" w:rsidRPr="00D412B2">
        <w:t>nsure that all the tubes are vortex</w:t>
      </w:r>
      <w:r w:rsidR="005C2A57">
        <w:t>ed for the same amount of time.</w:t>
      </w:r>
    </w:p>
    <w:p w14:paraId="44FD1873" w14:textId="77777777" w:rsidR="00DE2B91" w:rsidRDefault="00DE2B91" w:rsidP="00946363">
      <w:pPr>
        <w:pStyle w:val="ListParagraph"/>
        <w:ind w:left="709" w:right="-24"/>
      </w:pPr>
    </w:p>
    <w:p w14:paraId="5B5B7C03" w14:textId="2201518C" w:rsidR="00FE290D" w:rsidRDefault="005C2A57" w:rsidP="00946363">
      <w:pPr>
        <w:pStyle w:val="ListParagraph"/>
        <w:numPr>
          <w:ilvl w:val="1"/>
          <w:numId w:val="33"/>
        </w:numPr>
        <w:ind w:right="-24"/>
      </w:pPr>
      <w:r>
        <w:t>Put the tube racks</w:t>
      </w:r>
      <w:r w:rsidR="007D6A42" w:rsidRPr="00D412B2">
        <w:t xml:space="preserve"> back into the incubating shaker and close the lid. Set the incubating shaker at 100 rpm, then start the motion for 14 min. </w:t>
      </w:r>
    </w:p>
    <w:p w14:paraId="13008F7D" w14:textId="77777777" w:rsidR="00FE290D" w:rsidRDefault="00FE290D" w:rsidP="00946363">
      <w:pPr>
        <w:pStyle w:val="ListParagraph"/>
        <w:ind w:left="709" w:right="-24"/>
      </w:pPr>
    </w:p>
    <w:p w14:paraId="3F9ED94C" w14:textId="27A22F31" w:rsidR="00FE290D" w:rsidRDefault="00BF48EA" w:rsidP="00946363">
      <w:pPr>
        <w:pStyle w:val="ListParagraph"/>
        <w:numPr>
          <w:ilvl w:val="1"/>
          <w:numId w:val="33"/>
        </w:numPr>
        <w:ind w:right="-24"/>
      </w:pPr>
      <w:r>
        <w:t>Insert the EA</w:t>
      </w:r>
      <w:r w:rsidR="007D6A42" w:rsidRPr="00D412B2">
        <w:t xml:space="preserve"> labeled chipcard in the </w:t>
      </w:r>
      <w:proofErr w:type="spellStart"/>
      <w:r w:rsidR="007D6A42" w:rsidRPr="00D412B2">
        <w:t>chemilumino</w:t>
      </w:r>
      <w:r w:rsidR="005C2A57">
        <w:t>meter</w:t>
      </w:r>
      <w:proofErr w:type="spellEnd"/>
      <w:r w:rsidR="005C2A57">
        <w:t xml:space="preserve"> and press start. After</w:t>
      </w:r>
      <w:r w:rsidR="007D6A42" w:rsidRPr="00D412B2">
        <w:t xml:space="preserve"> the 14-min </w:t>
      </w:r>
      <w:r w:rsidR="007D6A42" w:rsidRPr="00D412B2">
        <w:lastRenderedPageBreak/>
        <w:t>incubation, follow the instruction</w:t>
      </w:r>
      <w:r w:rsidR="008F376A">
        <w:t>s</w:t>
      </w:r>
      <w:r w:rsidR="007D6A42" w:rsidRPr="00D412B2">
        <w:t xml:space="preserve"> displayed on the </w:t>
      </w:r>
      <w:proofErr w:type="spellStart"/>
      <w:r w:rsidR="007D6A42" w:rsidRPr="00D412B2">
        <w:t>chemiluminometer</w:t>
      </w:r>
      <w:proofErr w:type="spellEnd"/>
      <w:r w:rsidR="007D6A42" w:rsidRPr="00D412B2">
        <w:t xml:space="preserve"> </w:t>
      </w:r>
      <w:r w:rsidR="00DE469C">
        <w:t>to read</w:t>
      </w:r>
      <w:r>
        <w:t xml:space="preserve"> the EA</w:t>
      </w:r>
      <w:r w:rsidR="00DE2B91">
        <w:t xml:space="preserve"> tubes in the correct order.</w:t>
      </w:r>
    </w:p>
    <w:p w14:paraId="0AC39D01" w14:textId="77777777" w:rsidR="00DE2B91" w:rsidRDefault="00DE2B91" w:rsidP="00946363">
      <w:pPr>
        <w:pStyle w:val="ListParagraph"/>
        <w:ind w:left="709" w:right="-24"/>
      </w:pPr>
    </w:p>
    <w:p w14:paraId="0331F8A1" w14:textId="3B93FA03" w:rsidR="007D6A42" w:rsidRDefault="00A42C91" w:rsidP="00946363">
      <w:pPr>
        <w:pStyle w:val="ListParagraph"/>
        <w:numPr>
          <w:ilvl w:val="1"/>
          <w:numId w:val="33"/>
        </w:numPr>
        <w:ind w:right="-24"/>
      </w:pPr>
      <w:r>
        <w:t>Gently v</w:t>
      </w:r>
      <w:r w:rsidR="007D6A42" w:rsidRPr="00D412B2">
        <w:t>ortex</w:t>
      </w:r>
      <w:r w:rsidR="007D6A42">
        <w:t xml:space="preserve"> each tube </w:t>
      </w:r>
      <w:r w:rsidR="00AF33ED">
        <w:t xml:space="preserve">for 10 s </w:t>
      </w:r>
      <w:r w:rsidR="007D6A42">
        <w:t>before placing it onto</w:t>
      </w:r>
      <w:r w:rsidR="007D6A42" w:rsidRPr="00D412B2">
        <w:t xml:space="preserve"> the sample holder of the </w:t>
      </w:r>
      <w:proofErr w:type="spellStart"/>
      <w:r w:rsidR="007D6A42" w:rsidRPr="00D412B2">
        <w:t>chemiluminometer</w:t>
      </w:r>
      <w:proofErr w:type="spellEnd"/>
      <w:r w:rsidR="007D6A42" w:rsidRPr="00D412B2">
        <w:t xml:space="preserve">. Open the sample drawer and place tube </w:t>
      </w:r>
      <w:r w:rsidR="005C2A57">
        <w:t>#</w:t>
      </w:r>
      <w:r w:rsidR="007D6A42" w:rsidRPr="00D412B2">
        <w:t>1 in the sample holder. Then</w:t>
      </w:r>
      <w:r w:rsidR="00026FB3">
        <w:t>,</w:t>
      </w:r>
      <w:r w:rsidR="007D6A42" w:rsidRPr="00D412B2">
        <w:t xml:space="preserve"> close the sample drawer and wait for </w:t>
      </w:r>
      <w:r w:rsidR="00026FB3">
        <w:t xml:space="preserve">the </w:t>
      </w:r>
      <w:r w:rsidR="007D6A42" w:rsidRPr="00D412B2">
        <w:t>Relative Light Unit (RLU) reading.</w:t>
      </w:r>
    </w:p>
    <w:p w14:paraId="61089BC0" w14:textId="77777777" w:rsidR="00DE469C" w:rsidRDefault="00DE469C" w:rsidP="00946363">
      <w:pPr>
        <w:ind w:right="-24"/>
      </w:pPr>
    </w:p>
    <w:p w14:paraId="3FE0B084" w14:textId="726E7816" w:rsidR="008E4FB6" w:rsidRDefault="007D6A42" w:rsidP="00946363">
      <w:pPr>
        <w:numPr>
          <w:ilvl w:val="1"/>
          <w:numId w:val="33"/>
        </w:numPr>
        <w:ind w:right="-24"/>
      </w:pPr>
      <w:r w:rsidRPr="00D412B2">
        <w:t xml:space="preserve">Repeat step </w:t>
      </w:r>
      <w:r>
        <w:t>2.</w:t>
      </w:r>
      <w:r w:rsidRPr="00D412B2">
        <w:t>10 for tube 2 and tube 3.</w:t>
      </w:r>
    </w:p>
    <w:p w14:paraId="5C635BAB" w14:textId="77777777" w:rsidR="00946363" w:rsidRDefault="00946363" w:rsidP="00946363">
      <w:pPr>
        <w:ind w:right="-24"/>
      </w:pPr>
    </w:p>
    <w:p w14:paraId="5E12AA93" w14:textId="20DAA1BF" w:rsidR="007D6A42" w:rsidRDefault="007D6A42" w:rsidP="00946363">
      <w:pPr>
        <w:numPr>
          <w:ilvl w:val="1"/>
          <w:numId w:val="33"/>
        </w:numPr>
        <w:ind w:right="-24"/>
      </w:pPr>
      <w:r w:rsidRPr="00D412B2">
        <w:t xml:space="preserve">Repeat step </w:t>
      </w:r>
      <w:r>
        <w:t>2.</w:t>
      </w:r>
      <w:r w:rsidRPr="00D412B2">
        <w:t>10 for duplicate tubes 1, 2</w:t>
      </w:r>
      <w:r w:rsidR="00026FB3">
        <w:t>,</w:t>
      </w:r>
      <w:r w:rsidRPr="00D412B2">
        <w:t xml:space="preserve"> and 3.</w:t>
      </w:r>
    </w:p>
    <w:p w14:paraId="2D95AFB7" w14:textId="77777777" w:rsidR="00946363" w:rsidRDefault="00946363" w:rsidP="00946363">
      <w:pPr>
        <w:ind w:right="-24"/>
        <w:rPr>
          <w:b/>
        </w:rPr>
      </w:pPr>
    </w:p>
    <w:p w14:paraId="0D26B381" w14:textId="23667B52" w:rsidR="007D6A42" w:rsidRDefault="00946363" w:rsidP="00946363">
      <w:pPr>
        <w:ind w:right="-24"/>
      </w:pPr>
      <w:r>
        <w:t>NOTE: T</w:t>
      </w:r>
      <w:r w:rsidR="00A42C91">
        <w:t>ry to vortex all</w:t>
      </w:r>
      <w:r w:rsidR="007D6A42" w:rsidRPr="00D412B2">
        <w:t xml:space="preserve"> tube</w:t>
      </w:r>
      <w:r w:rsidR="00A42C91">
        <w:t>s</w:t>
      </w:r>
      <w:r w:rsidR="007D6A42" w:rsidRPr="00D412B2">
        <w:t xml:space="preserve"> for the same amount of time</w:t>
      </w:r>
      <w:r w:rsidR="00A42C91">
        <w:t xml:space="preserve"> </w:t>
      </w:r>
      <w:r>
        <w:t>during steps 2.10–2.12.</w:t>
      </w:r>
    </w:p>
    <w:p w14:paraId="7CAA6CA8" w14:textId="77777777" w:rsidR="008E4FB6" w:rsidRPr="00D412B2" w:rsidRDefault="008E4FB6" w:rsidP="00946363">
      <w:pPr>
        <w:ind w:right="-24"/>
      </w:pPr>
    </w:p>
    <w:p w14:paraId="20C11722" w14:textId="36EB2AB2" w:rsidR="007D6A42" w:rsidRPr="00D412B2" w:rsidRDefault="007D6A42" w:rsidP="00946363">
      <w:pPr>
        <w:pStyle w:val="ListParagraph"/>
        <w:numPr>
          <w:ilvl w:val="1"/>
          <w:numId w:val="33"/>
        </w:numPr>
        <w:ind w:right="-24"/>
      </w:pPr>
      <w:r>
        <w:t>After all the tubes have been processed</w:t>
      </w:r>
      <w:r w:rsidR="00BF48EA">
        <w:t xml:space="preserve">, </w:t>
      </w:r>
      <w:r w:rsidR="00026FB3">
        <w:t xml:space="preserve">note that </w:t>
      </w:r>
      <w:r w:rsidR="00BF48EA">
        <w:t>the EA</w:t>
      </w:r>
      <w:r w:rsidRPr="00D412B2">
        <w:t xml:space="preserve"> results </w:t>
      </w:r>
      <w:r w:rsidR="00026FB3">
        <w:t>will be</w:t>
      </w:r>
      <w:r w:rsidR="00026FB3" w:rsidRPr="00D412B2">
        <w:t xml:space="preserve"> </w:t>
      </w:r>
      <w:r w:rsidRPr="00D412B2">
        <w:t xml:space="preserve">calculated and printed automatically. </w:t>
      </w:r>
      <w:r w:rsidRPr="008E4FB6">
        <w:rPr>
          <w:rFonts w:cs="AdvP6975"/>
        </w:rPr>
        <w:t>Levels are expressed as EA units and represent the mean of duplicate determinations from the same samples.</w:t>
      </w:r>
    </w:p>
    <w:p w14:paraId="2AA140D4" w14:textId="77777777" w:rsidR="007D6A42" w:rsidRPr="00241185" w:rsidRDefault="007D6A42" w:rsidP="00946363">
      <w:pPr>
        <w:pStyle w:val="ListParagraph"/>
        <w:ind w:left="426" w:right="-24"/>
      </w:pPr>
    </w:p>
    <w:p w14:paraId="0740D7D1" w14:textId="76D1ADD3" w:rsidR="007D6A42" w:rsidRPr="00D412B2" w:rsidRDefault="007D6A42" w:rsidP="00946363">
      <w:pPr>
        <w:pStyle w:val="ListParagraph"/>
        <w:numPr>
          <w:ilvl w:val="1"/>
          <w:numId w:val="33"/>
        </w:numPr>
        <w:ind w:right="-24"/>
      </w:pPr>
      <w:r w:rsidRPr="00D412B2">
        <w:t xml:space="preserve">Repeat </w:t>
      </w:r>
      <w:r>
        <w:t>steps 2.</w:t>
      </w:r>
      <w:r w:rsidRPr="00D412B2">
        <w:t xml:space="preserve">2 to </w:t>
      </w:r>
      <w:r>
        <w:t>2.</w:t>
      </w:r>
      <w:r w:rsidR="00026FB3">
        <w:t xml:space="preserve">13 </w:t>
      </w:r>
      <w:r w:rsidR="005C2A57">
        <w:t>for every</w:t>
      </w:r>
      <w:r w:rsidRPr="00D412B2">
        <w:t xml:space="preserve"> blood sample </w:t>
      </w:r>
      <w:r w:rsidR="005C2A57">
        <w:t xml:space="preserve">that needs </w:t>
      </w:r>
      <w:r>
        <w:t>to be tested</w:t>
      </w:r>
      <w:r w:rsidRPr="00D412B2">
        <w:t>.</w:t>
      </w:r>
      <w:r>
        <w:t xml:space="preserve"> </w:t>
      </w:r>
    </w:p>
    <w:p w14:paraId="5DA41563" w14:textId="77777777" w:rsidR="007D6A42" w:rsidRPr="00241185" w:rsidRDefault="007D6A42" w:rsidP="00946363">
      <w:pPr>
        <w:pStyle w:val="ListParagraph"/>
        <w:ind w:left="0" w:right="-24"/>
      </w:pPr>
    </w:p>
    <w:p w14:paraId="7AD55419" w14:textId="03118568" w:rsidR="007D6A42" w:rsidRPr="00D412B2" w:rsidRDefault="007D6A42" w:rsidP="00946363">
      <w:pPr>
        <w:numPr>
          <w:ilvl w:val="1"/>
          <w:numId w:val="33"/>
        </w:numPr>
        <w:ind w:right="-24"/>
      </w:pPr>
      <w:r w:rsidRPr="00D412B2">
        <w:t xml:space="preserve">Once the assay has been completed, store the remaining test tubes and </w:t>
      </w:r>
      <w:r w:rsidR="00BF48EA">
        <w:t>EA</w:t>
      </w:r>
      <w:r w:rsidRPr="00D412B2">
        <w:t xml:space="preserve"> reagents at 2</w:t>
      </w:r>
      <w:r w:rsidR="00946363">
        <w:t>–</w:t>
      </w:r>
      <w:r w:rsidRPr="00D412B2">
        <w:t xml:space="preserve">8 °C for up to 30 days. </w:t>
      </w:r>
    </w:p>
    <w:p w14:paraId="496AB0B4" w14:textId="29FCAD4B" w:rsidR="001C1E49" w:rsidRPr="001B1519" w:rsidRDefault="001C1E49" w:rsidP="00946363">
      <w:pPr>
        <w:pStyle w:val="NormalWeb"/>
        <w:spacing w:before="0" w:beforeAutospacing="0" w:after="0" w:afterAutospacing="0"/>
        <w:rPr>
          <w:rFonts w:asciiTheme="minorHAnsi" w:hAnsiTheme="minorHAnsi" w:cstheme="minorHAnsi"/>
          <w:b/>
        </w:rPr>
      </w:pPr>
    </w:p>
    <w:p w14:paraId="11B35BF5" w14:textId="77BE06AB" w:rsidR="00BF4166" w:rsidRPr="00BF4166" w:rsidRDefault="006305D7" w:rsidP="00946363">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32BA7B5E" w14:textId="46835B04" w:rsidR="00BF4166" w:rsidRDefault="00BF4166" w:rsidP="00946363">
      <w:pPr>
        <w:ind w:right="-24"/>
      </w:pPr>
      <w:r w:rsidRPr="00241185">
        <w:t xml:space="preserve">A </w:t>
      </w:r>
      <w:r>
        <w:t>72-year-</w:t>
      </w:r>
      <w:r w:rsidRPr="00241185">
        <w:t xml:space="preserve">old </w:t>
      </w:r>
      <w:r>
        <w:t xml:space="preserve">man </w:t>
      </w:r>
      <w:r w:rsidR="00E7646A">
        <w:t>wa</w:t>
      </w:r>
      <w:r>
        <w:t>s</w:t>
      </w:r>
      <w:r w:rsidRPr="00241185">
        <w:t xml:space="preserve"> admitted </w:t>
      </w:r>
      <w:r>
        <w:t>to</w:t>
      </w:r>
      <w:r w:rsidRPr="00241185">
        <w:t xml:space="preserve"> the </w:t>
      </w:r>
      <w:r>
        <w:t>Emergency D</w:t>
      </w:r>
      <w:r w:rsidRPr="00241185">
        <w:t>epartment</w:t>
      </w:r>
      <w:r>
        <w:t xml:space="preserve"> (ED) of an academic urban hospital. A few days earlier he had presented to his primary care physician complaining of burning </w:t>
      </w:r>
      <w:r w:rsidR="00B245A1">
        <w:t xml:space="preserve">on </w:t>
      </w:r>
      <w:r>
        <w:t xml:space="preserve">urination. A short-course therapy with oral </w:t>
      </w:r>
      <w:proofErr w:type="spellStart"/>
      <w:r>
        <w:t>phosphomycin</w:t>
      </w:r>
      <w:proofErr w:type="spellEnd"/>
      <w:r>
        <w:t xml:space="preserve"> was recommended. His medical history included hypertension, uncomplicated type-2 diabetes and b</w:t>
      </w:r>
      <w:r w:rsidRPr="00A96B08">
        <w:t>enign prostatic hyperplasia</w:t>
      </w:r>
      <w:r>
        <w:t>. His medications include</w:t>
      </w:r>
      <w:r w:rsidR="00E7646A">
        <w:t>d</w:t>
      </w:r>
      <w:r>
        <w:t xml:space="preserve"> enalapril, atorvastatin, t</w:t>
      </w:r>
      <w:r w:rsidRPr="009A675D">
        <w:t>amsulosin</w:t>
      </w:r>
      <w:r>
        <w:t xml:space="preserve"> and metformin.</w:t>
      </w:r>
    </w:p>
    <w:p w14:paraId="3847793A" w14:textId="77777777" w:rsidR="00946363" w:rsidRPr="009A675D" w:rsidRDefault="00946363" w:rsidP="00946363">
      <w:pPr>
        <w:ind w:right="-24"/>
      </w:pPr>
    </w:p>
    <w:p w14:paraId="371B831D" w14:textId="367A9C4D" w:rsidR="00BF4166" w:rsidRDefault="00BF4166" w:rsidP="00946363">
      <w:pPr>
        <w:ind w:right="-24"/>
      </w:pPr>
      <w:r>
        <w:t>In the ED</w:t>
      </w:r>
      <w:r w:rsidR="00026FB3">
        <w:t>,</w:t>
      </w:r>
      <w:r>
        <w:t xml:space="preserve"> he </w:t>
      </w:r>
      <w:r w:rsidR="00E7646A">
        <w:t>wa</w:t>
      </w:r>
      <w:r>
        <w:t>s lethargic, confused</w:t>
      </w:r>
      <w:r w:rsidRPr="00241185">
        <w:t xml:space="preserve"> </w:t>
      </w:r>
      <w:r>
        <w:t xml:space="preserve">when awakened. </w:t>
      </w:r>
      <w:r w:rsidR="00026FB3">
        <w:t>His t</w:t>
      </w:r>
      <w:r>
        <w:t xml:space="preserve">emperature </w:t>
      </w:r>
      <w:r w:rsidR="00E7646A">
        <w:t>wa</w:t>
      </w:r>
      <w:r>
        <w:t xml:space="preserve">s 39.1 </w:t>
      </w:r>
      <w:r w:rsidRPr="00206C31">
        <w:t>°C</w:t>
      </w:r>
      <w:r>
        <w:t xml:space="preserve">, </w:t>
      </w:r>
      <w:r w:rsidR="00B245A1">
        <w:t>h</w:t>
      </w:r>
      <w:r>
        <w:t xml:space="preserve">eart </w:t>
      </w:r>
      <w:r w:rsidR="00E7646A">
        <w:t>r</w:t>
      </w:r>
      <w:r>
        <w:t xml:space="preserve">ate </w:t>
      </w:r>
      <w:r w:rsidR="00E7646A">
        <w:t>wa</w:t>
      </w:r>
      <w:r>
        <w:t xml:space="preserve">s 125 beats per minute, </w:t>
      </w:r>
      <w:r w:rsidR="00B245A1">
        <w:t>b</w:t>
      </w:r>
      <w:r>
        <w:t xml:space="preserve">lood </w:t>
      </w:r>
      <w:r w:rsidR="00B245A1">
        <w:t>p</w:t>
      </w:r>
      <w:r>
        <w:t xml:space="preserve">ressure </w:t>
      </w:r>
      <w:r w:rsidR="00E7646A">
        <w:t>wa</w:t>
      </w:r>
      <w:r>
        <w:t xml:space="preserve">s 80/40 mmHg, </w:t>
      </w:r>
      <w:r w:rsidR="00B245A1">
        <w:t>r</w:t>
      </w:r>
      <w:r>
        <w:t xml:space="preserve">espiratory </w:t>
      </w:r>
      <w:r w:rsidR="00B245A1">
        <w:t>r</w:t>
      </w:r>
      <w:r>
        <w:t xml:space="preserve">ate </w:t>
      </w:r>
      <w:r w:rsidR="00E7646A">
        <w:t>wa</w:t>
      </w:r>
      <w:r>
        <w:t>s 20/min</w:t>
      </w:r>
      <w:r w:rsidR="00026FB3">
        <w:t>,</w:t>
      </w:r>
      <w:r>
        <w:t xml:space="preserve"> and SpO</w:t>
      </w:r>
      <w:r w:rsidRPr="00206C31">
        <w:rPr>
          <w:vertAlign w:val="subscript"/>
        </w:rPr>
        <w:t>2</w:t>
      </w:r>
      <w:r>
        <w:t xml:space="preserve"> </w:t>
      </w:r>
      <w:r w:rsidR="00E7646A">
        <w:t>wa</w:t>
      </w:r>
      <w:r>
        <w:t>s 94% in room air, raising to 99% with 4</w:t>
      </w:r>
      <w:r w:rsidR="00B245A1">
        <w:t xml:space="preserve"> </w:t>
      </w:r>
      <w:r w:rsidR="00026FB3">
        <w:t>L</w:t>
      </w:r>
      <w:r w:rsidR="00B245A1">
        <w:t>/min</w:t>
      </w:r>
      <w:r>
        <w:t xml:space="preserve"> oxygen through </w:t>
      </w:r>
      <w:r w:rsidR="00026FB3">
        <w:t xml:space="preserve">a </w:t>
      </w:r>
      <w:r>
        <w:t xml:space="preserve">nasal cannula. Abdominal exam </w:t>
      </w:r>
      <w:r w:rsidR="00E7646A">
        <w:t>wa</w:t>
      </w:r>
      <w:r>
        <w:t xml:space="preserve">s normal, except for poorly-localized mild suprapubic tenderness. With difficulty, a Foley catheter </w:t>
      </w:r>
      <w:r w:rsidR="00E7646A">
        <w:t>wa</w:t>
      </w:r>
      <w:r>
        <w:t xml:space="preserve">s placed. A low amount of dark-colored purulent urine </w:t>
      </w:r>
      <w:r w:rsidR="00E7646A">
        <w:t>wa</w:t>
      </w:r>
      <w:r>
        <w:t>s drained.</w:t>
      </w:r>
    </w:p>
    <w:p w14:paraId="4C2C12E3" w14:textId="77777777" w:rsidR="00946363" w:rsidRDefault="00946363" w:rsidP="00946363">
      <w:pPr>
        <w:ind w:right="-24"/>
      </w:pPr>
    </w:p>
    <w:p w14:paraId="3581D1B1" w14:textId="4531D812" w:rsidR="00BF4166" w:rsidRDefault="00BF4166" w:rsidP="00946363">
      <w:pPr>
        <w:ind w:right="-24"/>
      </w:pPr>
      <w:r>
        <w:t>A complete blood count reveal</w:t>
      </w:r>
      <w:r w:rsidR="00E7646A">
        <w:t>ed</w:t>
      </w:r>
      <w:r>
        <w:t xml:space="preserve"> </w:t>
      </w:r>
      <w:r w:rsidR="00B245A1">
        <w:t>a white cell count of</w:t>
      </w:r>
      <w:r>
        <w:t xml:space="preserve"> </w:t>
      </w:r>
      <w:r w:rsidRPr="00241185">
        <w:t>18.5 x 10</w:t>
      </w:r>
      <w:r w:rsidRPr="0054541C">
        <w:rPr>
          <w:vertAlign w:val="superscript"/>
        </w:rPr>
        <w:t>3</w:t>
      </w:r>
      <w:r>
        <w:t xml:space="preserve">. Creatinine </w:t>
      </w:r>
      <w:r w:rsidR="00E7646A">
        <w:t>wa</w:t>
      </w:r>
      <w:r>
        <w:t xml:space="preserve">s 2.7 mg/dL, glucose </w:t>
      </w:r>
      <w:r w:rsidR="00E7646A">
        <w:t>wa</w:t>
      </w:r>
      <w:r>
        <w:t xml:space="preserve">s 250 mg/dL, </w:t>
      </w:r>
      <w:r w:rsidR="00026FB3">
        <w:t xml:space="preserve">and the </w:t>
      </w:r>
      <w:r>
        <w:t xml:space="preserve">lactic acid level </w:t>
      </w:r>
      <w:r w:rsidR="00E7646A">
        <w:t>wa</w:t>
      </w:r>
      <w:r>
        <w:t>s 4.5 mmol/L. Arterial blood gas analysis reveal</w:t>
      </w:r>
      <w:r w:rsidR="00E7646A">
        <w:t>ed</w:t>
      </w:r>
      <w:r>
        <w:t xml:space="preserve"> mixed acidosis, with pH 7.23, pCO2 48 mmHg, pO2 88 mmHg,</w:t>
      </w:r>
      <w:r w:rsidR="00026FB3">
        <w:t xml:space="preserve"> and</w:t>
      </w:r>
      <w:r>
        <w:t xml:space="preserve"> HCO3</w:t>
      </w:r>
      <w:r w:rsidRPr="003E0646">
        <w:rPr>
          <w:vertAlign w:val="superscript"/>
        </w:rPr>
        <w:t>-</w:t>
      </w:r>
      <w:r>
        <w:t xml:space="preserve"> 15 mmol/L.</w:t>
      </w:r>
    </w:p>
    <w:p w14:paraId="1BC754D2" w14:textId="77777777" w:rsidR="00946363" w:rsidRDefault="00946363" w:rsidP="00946363">
      <w:pPr>
        <w:ind w:right="-24"/>
      </w:pPr>
    </w:p>
    <w:p w14:paraId="50564B31" w14:textId="4CFBF489" w:rsidR="00BF4166" w:rsidRDefault="00BF4166" w:rsidP="00946363">
      <w:pPr>
        <w:ind w:right="-24"/>
      </w:pPr>
      <w:r>
        <w:t xml:space="preserve">A central venous catheter </w:t>
      </w:r>
      <w:r w:rsidR="00E7646A">
        <w:t>wa</w:t>
      </w:r>
      <w:r>
        <w:t>s placed</w:t>
      </w:r>
      <w:r w:rsidR="00A433AF">
        <w:t>,</w:t>
      </w:r>
      <w:r>
        <w:t xml:space="preserve"> with ultrasound guidance</w:t>
      </w:r>
      <w:r w:rsidR="00A433AF">
        <w:t>,</w:t>
      </w:r>
      <w:r>
        <w:t xml:space="preserve"> into the right internal jugular vein. A blood gas analysis </w:t>
      </w:r>
      <w:r w:rsidR="00E7646A">
        <w:t>wa</w:t>
      </w:r>
      <w:r>
        <w:t>s obtained upon the catheter placement, revealing a 63% ScVO</w:t>
      </w:r>
      <w:r w:rsidRPr="00B24EC2">
        <w:rPr>
          <w:vertAlign w:val="subscript"/>
        </w:rPr>
        <w:t>2</w:t>
      </w:r>
      <w:r>
        <w:t xml:space="preserve"> value. Aggressive fluid resuscitation </w:t>
      </w:r>
      <w:r w:rsidR="00E7646A">
        <w:t>wa</w:t>
      </w:r>
      <w:r>
        <w:t>s promptly started with a 30 m</w:t>
      </w:r>
      <w:r w:rsidR="00026FB3">
        <w:t>L</w:t>
      </w:r>
      <w:r>
        <w:t>/</w:t>
      </w:r>
      <w:r w:rsidR="00946363">
        <w:t>k</w:t>
      </w:r>
      <w:r>
        <w:t xml:space="preserve">g crystalloid bolus infusion over 30 min. </w:t>
      </w:r>
      <w:proofErr w:type="spellStart"/>
      <w:r>
        <w:t>Norephinephrine</w:t>
      </w:r>
      <w:proofErr w:type="spellEnd"/>
      <w:r>
        <w:t xml:space="preserve"> infusion </w:t>
      </w:r>
      <w:r w:rsidR="00E7646A">
        <w:t>wa</w:t>
      </w:r>
      <w:r>
        <w:t xml:space="preserve">s also initiated. The patient </w:t>
      </w:r>
      <w:r w:rsidR="00E7646A">
        <w:t>wa</w:t>
      </w:r>
      <w:r>
        <w:t>s transferred to the ICU with a diagnosis of septic shock, likely originat</w:t>
      </w:r>
      <w:r w:rsidR="00026FB3">
        <w:t>ing</w:t>
      </w:r>
      <w:r>
        <w:t xml:space="preserve"> from a urinary tract infection.</w:t>
      </w:r>
    </w:p>
    <w:p w14:paraId="40C8CA50" w14:textId="391F9FF2" w:rsidR="00AF33ED" w:rsidRDefault="00BF4166" w:rsidP="00946363">
      <w:pPr>
        <w:ind w:right="-24"/>
      </w:pPr>
      <w:r>
        <w:lastRenderedPageBreak/>
        <w:t xml:space="preserve">In the ICU, amid microbial cultures collection and empiric antibiotic therapy administration, a whole blood sample </w:t>
      </w:r>
      <w:r w:rsidR="00E7646A">
        <w:t>wa</w:t>
      </w:r>
      <w:r>
        <w:t xml:space="preserve">s obtained for </w:t>
      </w:r>
      <w:r w:rsidR="00BF48EA">
        <w:t>EA</w:t>
      </w:r>
      <w:r w:rsidRPr="00241185">
        <w:t xml:space="preserve"> </w:t>
      </w:r>
      <w:r>
        <w:t xml:space="preserve">testing. The assay </w:t>
      </w:r>
      <w:r w:rsidR="00E7646A">
        <w:t>wa</w:t>
      </w:r>
      <w:r>
        <w:t xml:space="preserve">s rapidly performed according to the protocol presented herein. </w:t>
      </w:r>
    </w:p>
    <w:p w14:paraId="0D47CC9A" w14:textId="77777777" w:rsidR="00946363" w:rsidRPr="00D412B2" w:rsidRDefault="00946363" w:rsidP="00946363">
      <w:pPr>
        <w:ind w:right="-24"/>
        <w:rPr>
          <w:b/>
        </w:rPr>
      </w:pPr>
    </w:p>
    <w:p w14:paraId="5175C5E1" w14:textId="769B5925" w:rsidR="00AF33ED" w:rsidRDefault="00AF33ED" w:rsidP="00946363">
      <w:pPr>
        <w:ind w:right="-23"/>
      </w:pPr>
      <w:r>
        <w:t>In order to compute EA</w:t>
      </w:r>
      <w:r w:rsidRPr="00DC62F3">
        <w:t xml:space="preserve"> re</w:t>
      </w:r>
      <w:r w:rsidR="00B83A9F">
        <w:t xml:space="preserve">sults, the </w:t>
      </w:r>
      <w:proofErr w:type="spellStart"/>
      <w:r w:rsidR="00B83A9F">
        <w:t>chemiluminometer</w:t>
      </w:r>
      <w:proofErr w:type="spellEnd"/>
      <w:r w:rsidR="00B83A9F">
        <w:t xml:space="preserve"> records: </w:t>
      </w:r>
      <w:r>
        <w:t xml:space="preserve">the </w:t>
      </w:r>
      <w:r w:rsidRPr="00241185">
        <w:t xml:space="preserve">basal </w:t>
      </w:r>
      <w:r>
        <w:t>luminescence</w:t>
      </w:r>
      <w:r w:rsidRPr="00241185">
        <w:t xml:space="preserve"> </w:t>
      </w:r>
      <w:r>
        <w:t>of neutrophils</w:t>
      </w:r>
      <w:r w:rsidR="00B83A9F">
        <w:t xml:space="preserve"> (L1)</w:t>
      </w:r>
      <w:r>
        <w:t>;</w:t>
      </w:r>
      <w:r w:rsidR="00B83A9F">
        <w:t xml:space="preserve"> </w:t>
      </w:r>
      <w:r>
        <w:t xml:space="preserve">luminescence of </w:t>
      </w:r>
      <w:r w:rsidRPr="00241185">
        <w:t>neutrophils activity in response to the LPS in the blood sample</w:t>
      </w:r>
      <w:r w:rsidR="00B83A9F">
        <w:t xml:space="preserve"> (L2)</w:t>
      </w:r>
      <w:r>
        <w:t>;</w:t>
      </w:r>
      <w:r w:rsidR="00B83A9F">
        <w:t xml:space="preserve"> </w:t>
      </w:r>
      <w:r>
        <w:t xml:space="preserve">the </w:t>
      </w:r>
      <w:r w:rsidRPr="00241185">
        <w:t>maximal neutrophils activity in respo</w:t>
      </w:r>
      <w:r>
        <w:t xml:space="preserve">nse to </w:t>
      </w:r>
      <w:r w:rsidR="00B83A9F">
        <w:t xml:space="preserve">massive exposure to LPS (L3). </w:t>
      </w:r>
      <w:r>
        <w:t>R</w:t>
      </w:r>
      <w:r w:rsidRPr="00ED7675">
        <w:t>esult</w:t>
      </w:r>
      <w:r>
        <w:t>s are</w:t>
      </w:r>
      <w:r w:rsidR="00B83A9F">
        <w:t xml:space="preserve"> expressed </w:t>
      </w:r>
      <w:r w:rsidRPr="00ED7675">
        <w:t>as</w:t>
      </w:r>
      <w:r>
        <w:t>:</w:t>
      </w:r>
      <w:r w:rsidRPr="00ED7675">
        <w:t xml:space="preserve"> </w:t>
      </w:r>
      <w:r>
        <w:t>Endotoxin Activity (</w:t>
      </w:r>
      <w:r w:rsidRPr="00ED7675">
        <w:t>EA</w:t>
      </w:r>
      <w:r>
        <w:t>)</w:t>
      </w:r>
      <w:r w:rsidRPr="00ED7675">
        <w:t xml:space="preserve"> = (L2-L1)/(L3-L1)</w:t>
      </w:r>
      <w:r w:rsidR="00FA432E">
        <w:t>. T</w:t>
      </w:r>
      <w:r w:rsidR="00B83A9F">
        <w:t>herefore</w:t>
      </w:r>
      <w:r w:rsidR="00FA432E">
        <w:t>, the resulting EA value reflects</w:t>
      </w:r>
      <w:r w:rsidR="00B83A9F">
        <w:t xml:space="preserve"> the </w:t>
      </w:r>
      <w:r w:rsidR="00FA432E">
        <w:t xml:space="preserve">degree of patient’s </w:t>
      </w:r>
      <w:r w:rsidR="00B83A9F">
        <w:t xml:space="preserve">neutrophils oxidative burst due to the presence of </w:t>
      </w:r>
      <w:r w:rsidR="00FA432E">
        <w:t xml:space="preserve">circulating </w:t>
      </w:r>
      <w:r w:rsidR="00B83A9F">
        <w:t>endotoxin</w:t>
      </w:r>
      <w:r w:rsidR="00FA432E">
        <w:t xml:space="preserve"> (L2)</w:t>
      </w:r>
      <w:r w:rsidR="00B83A9F">
        <w:t xml:space="preserve">, </w:t>
      </w:r>
      <w:r w:rsidR="00FA432E">
        <w:t>normalized by</w:t>
      </w:r>
      <w:r w:rsidR="00B83A9F">
        <w:t xml:space="preserve"> </w:t>
      </w:r>
      <w:r w:rsidR="00FA432E">
        <w:t>the highest level of luminescence</w:t>
      </w:r>
      <w:r w:rsidR="00B83A9F">
        <w:t xml:space="preserve"> </w:t>
      </w:r>
      <w:r w:rsidR="00FA432E">
        <w:t>which can be measured in the same</w:t>
      </w:r>
      <w:r w:rsidR="00B83A9F">
        <w:t xml:space="preserve"> blood sample</w:t>
      </w:r>
      <w:r w:rsidR="00FA432E">
        <w:t xml:space="preserve"> in response to a supra-maximal concentration of LPS (L3)</w:t>
      </w:r>
      <w:r w:rsidR="00B83A9F">
        <w:t>.</w:t>
      </w:r>
      <w:r w:rsidR="00FA432E">
        <w:t xml:space="preserve"> Both values are controlled for the basal luminescence of the sample (L1).</w:t>
      </w:r>
    </w:p>
    <w:p w14:paraId="40B7C9CA" w14:textId="77777777" w:rsidR="00946363" w:rsidRDefault="00946363" w:rsidP="00946363">
      <w:pPr>
        <w:ind w:right="-23"/>
      </w:pPr>
    </w:p>
    <w:p w14:paraId="622E022E" w14:textId="1F9D8554" w:rsidR="00FA432E" w:rsidRDefault="00B83A9F" w:rsidP="00946363">
      <w:pPr>
        <w:widowControl/>
        <w:autoSpaceDE/>
        <w:autoSpaceDN/>
        <w:adjustRightInd/>
        <w:ind w:right="-23"/>
      </w:pPr>
      <w:r>
        <w:t>After approximately 30 minutes, the clinician acknowledged 0.75 EA units to be the endotoxin activity level of the patient</w:t>
      </w:r>
      <w:r w:rsidRPr="00241185">
        <w:t>.</w:t>
      </w:r>
    </w:p>
    <w:p w14:paraId="79109931" w14:textId="77777777" w:rsidR="00946363" w:rsidRDefault="00946363" w:rsidP="00946363">
      <w:pPr>
        <w:widowControl/>
        <w:autoSpaceDE/>
        <w:autoSpaceDN/>
        <w:adjustRightInd/>
        <w:ind w:right="-23"/>
      </w:pPr>
    </w:p>
    <w:p w14:paraId="47DBC9BA" w14:textId="78700833" w:rsidR="00FA432E" w:rsidRDefault="00FA432E" w:rsidP="00946363">
      <w:pPr>
        <w:widowControl/>
        <w:autoSpaceDE/>
        <w:autoSpaceDN/>
        <w:adjustRightInd/>
        <w:ind w:right="-23"/>
      </w:pPr>
      <w:r>
        <w:t xml:space="preserve">An </w:t>
      </w:r>
      <w:r w:rsidRPr="00DC62F3">
        <w:t xml:space="preserve">EA value less than 0.40 EA units indicates a low endotoxin activity level, equal to a </w:t>
      </w:r>
      <w:r>
        <w:t>low circulating LPS concentration</w:t>
      </w:r>
      <w:r w:rsidR="00026FB3">
        <w:t>, which</w:t>
      </w:r>
      <w:r w:rsidRPr="00DC62F3">
        <w:t xml:space="preserve"> represents a low risk of progression to </w:t>
      </w:r>
      <w:r>
        <w:t xml:space="preserve">a </w:t>
      </w:r>
      <w:r w:rsidRPr="00DC62F3">
        <w:t xml:space="preserve">severe </w:t>
      </w:r>
      <w:r>
        <w:t xml:space="preserve">disease state. </w:t>
      </w:r>
      <w:r w:rsidRPr="00241185">
        <w:t>Results between 0.40 EA and 0.59 EA units indicates an intermediate endotoxin activity level</w:t>
      </w:r>
      <w:r w:rsidR="00026FB3">
        <w:t>, which</w:t>
      </w:r>
      <w:r w:rsidRPr="006B03A1">
        <w:t xml:space="preserve"> represents an elevated risk for </w:t>
      </w:r>
      <w:r>
        <w:t xml:space="preserve">the development of severe sepsis and septic shock. </w:t>
      </w:r>
      <w:r w:rsidRPr="00241185">
        <w:t xml:space="preserve">Results equal or greater than 0.60 EA units indicates a high </w:t>
      </w:r>
      <w:r>
        <w:t>endotoxin activity level</w:t>
      </w:r>
      <w:r w:rsidR="00026FB3">
        <w:t xml:space="preserve">, which represents </w:t>
      </w:r>
      <w:proofErr w:type="gramStart"/>
      <w:r w:rsidR="00026FB3">
        <w:t xml:space="preserve">a  </w:t>
      </w:r>
      <w:r w:rsidRPr="006B03A1">
        <w:t>high</w:t>
      </w:r>
      <w:proofErr w:type="gramEnd"/>
      <w:r w:rsidRPr="006B03A1">
        <w:t xml:space="preserve"> risk for </w:t>
      </w:r>
      <w:r>
        <w:t>septic shock and poor patient outcomes (</w:t>
      </w:r>
      <w:r w:rsidR="00026FB3" w:rsidRPr="00026FB3">
        <w:rPr>
          <w:b/>
        </w:rPr>
        <w:t>Table 1</w:t>
      </w:r>
      <w:r>
        <w:t>).</w:t>
      </w:r>
    </w:p>
    <w:p w14:paraId="455352F5" w14:textId="77777777" w:rsidR="00946363" w:rsidRDefault="00946363" w:rsidP="00946363">
      <w:pPr>
        <w:widowControl/>
        <w:autoSpaceDE/>
        <w:autoSpaceDN/>
        <w:adjustRightInd/>
        <w:ind w:right="-23"/>
      </w:pPr>
    </w:p>
    <w:p w14:paraId="198F731D" w14:textId="4147A4FA" w:rsidR="00BF4166" w:rsidRDefault="00BF4166" w:rsidP="00946363">
      <w:pPr>
        <w:ind w:right="-23"/>
      </w:pPr>
      <w:r>
        <w:t xml:space="preserve">The diagnosis of septic shock, likely due to </w:t>
      </w:r>
      <w:r w:rsidR="00947409">
        <w:t>GN</w:t>
      </w:r>
      <w:r>
        <w:t xml:space="preserve"> bacteria, </w:t>
      </w:r>
      <w:r w:rsidR="00E7646A">
        <w:t>wa</w:t>
      </w:r>
      <w:r>
        <w:t>s th</w:t>
      </w:r>
      <w:r w:rsidR="00E7646A">
        <w:t>erefore</w:t>
      </w:r>
      <w:r>
        <w:t xml:space="preserve"> confirmed. The patient </w:t>
      </w:r>
      <w:r w:rsidR="00E7646A">
        <w:t>wa</w:t>
      </w:r>
      <w:r>
        <w:t xml:space="preserve">s also categorized as being at extremely high risk, in line with the evidence of concomitant organ failures and lactate level. He </w:t>
      </w:r>
      <w:r w:rsidR="00E7646A">
        <w:t>wa</w:t>
      </w:r>
      <w:r>
        <w:t xml:space="preserve">s furthermore treated with aggressive volume resuscitation and vasoactive support. </w:t>
      </w:r>
      <w:proofErr w:type="spellStart"/>
      <w:r>
        <w:t>Polymixin</w:t>
      </w:r>
      <w:proofErr w:type="spellEnd"/>
      <w:r>
        <w:t xml:space="preserve">-B </w:t>
      </w:r>
      <w:proofErr w:type="spellStart"/>
      <w:r>
        <w:t>hemop</w:t>
      </w:r>
      <w:r w:rsidR="00B245A1">
        <w:t>u</w:t>
      </w:r>
      <w:r>
        <w:t>rification</w:t>
      </w:r>
      <w:proofErr w:type="spellEnd"/>
      <w:r>
        <w:t xml:space="preserve"> therapy </w:t>
      </w:r>
      <w:r w:rsidR="00E7646A">
        <w:t>was</w:t>
      </w:r>
      <w:r>
        <w:t xml:space="preserve"> considered, yet not implemented, due to the convincing early response of the patient to fluids and vasopressors. On day</w:t>
      </w:r>
      <w:r w:rsidR="00B245A1">
        <w:t xml:space="preserve"> </w:t>
      </w:r>
      <w:r>
        <w:t>2</w:t>
      </w:r>
      <w:r w:rsidR="00026FB3">
        <w:t>,</w:t>
      </w:r>
      <w:r>
        <w:t xml:space="preserve"> </w:t>
      </w:r>
      <w:r w:rsidRPr="00E36D91">
        <w:rPr>
          <w:i/>
        </w:rPr>
        <w:t>Escherichia Coli</w:t>
      </w:r>
      <w:r>
        <w:t xml:space="preserve"> </w:t>
      </w:r>
      <w:r w:rsidR="00E7646A">
        <w:t>wa</w:t>
      </w:r>
      <w:r>
        <w:t>s confirmed as the causative agent through positive blood cultures. With the appropriate antibiotic therapy, the patient recover</w:t>
      </w:r>
      <w:r w:rsidR="00E7646A">
        <w:t>ed</w:t>
      </w:r>
      <w:r>
        <w:t>, being discharged from the ICU on day</w:t>
      </w:r>
      <w:r w:rsidR="00B245A1">
        <w:t xml:space="preserve"> </w:t>
      </w:r>
      <w:r>
        <w:t>7. A second</w:t>
      </w:r>
      <w:r w:rsidR="00BF48EA">
        <w:t xml:space="preserve"> EA</w:t>
      </w:r>
      <w:r w:rsidRPr="00241185">
        <w:t xml:space="preserve"> </w:t>
      </w:r>
      <w:r>
        <w:t xml:space="preserve">test </w:t>
      </w:r>
      <w:r w:rsidR="00E7646A">
        <w:t>wa</w:t>
      </w:r>
      <w:r w:rsidRPr="00241185">
        <w:t xml:space="preserve">s performed before </w:t>
      </w:r>
      <w:r>
        <w:t xml:space="preserve">ICU discharge. A </w:t>
      </w:r>
      <w:r w:rsidRPr="00241185">
        <w:t xml:space="preserve">result </w:t>
      </w:r>
      <w:r>
        <w:t xml:space="preserve">of </w:t>
      </w:r>
      <w:r w:rsidRPr="00241185">
        <w:t>0</w:t>
      </w:r>
      <w:r>
        <w:t>.</w:t>
      </w:r>
      <w:r w:rsidRPr="00241185">
        <w:t>2</w:t>
      </w:r>
      <w:r w:rsidRPr="00E11B08">
        <w:t xml:space="preserve"> EA units</w:t>
      </w:r>
      <w:r>
        <w:t xml:space="preserve"> indicate</w:t>
      </w:r>
      <w:r w:rsidR="00E7646A">
        <w:t>d</w:t>
      </w:r>
      <w:r>
        <w:t xml:space="preserve"> complete resolution of the biochemical cas</w:t>
      </w:r>
      <w:r w:rsidR="007D7D08">
        <w:t>cade triggered by septic shock.</w:t>
      </w:r>
    </w:p>
    <w:p w14:paraId="6C114F7E" w14:textId="77777777" w:rsidR="00946363" w:rsidRDefault="00946363" w:rsidP="00946363">
      <w:pPr>
        <w:ind w:right="-23"/>
      </w:pPr>
    </w:p>
    <w:p w14:paraId="60513E4B" w14:textId="18B4ED78" w:rsidR="007D7D08" w:rsidRPr="00446739" w:rsidRDefault="00026FB3" w:rsidP="00946363">
      <w:pPr>
        <w:ind w:right="-24"/>
      </w:pPr>
      <w:r w:rsidRPr="00026FB3">
        <w:rPr>
          <w:b/>
        </w:rPr>
        <w:t>Figure 1</w:t>
      </w:r>
      <w:r w:rsidR="007D7D08">
        <w:t xml:space="preserve"> shows the distribution of EA values measured within 24</w:t>
      </w:r>
      <w:r>
        <w:t xml:space="preserve"> </w:t>
      </w:r>
      <w:r w:rsidR="007D7D08">
        <w:t>h in a sample population of septic shock patients.</w:t>
      </w:r>
    </w:p>
    <w:p w14:paraId="7F5815FC" w14:textId="3133E33C" w:rsidR="004A71E4" w:rsidRPr="001B1519" w:rsidRDefault="004A71E4" w:rsidP="00946363">
      <w:pPr>
        <w:rPr>
          <w:rFonts w:asciiTheme="minorHAnsi" w:hAnsiTheme="minorHAnsi" w:cstheme="minorHAnsi"/>
          <w:color w:val="808080" w:themeColor="background1" w:themeShade="80"/>
        </w:rPr>
      </w:pPr>
    </w:p>
    <w:p w14:paraId="3C9083F6" w14:textId="445E6101" w:rsidR="00B32616" w:rsidRPr="001B1519" w:rsidRDefault="00B32616" w:rsidP="00946363">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08108A34" w14:textId="77777777" w:rsidR="00946363" w:rsidRDefault="00946363" w:rsidP="00946363"/>
    <w:p w14:paraId="4CB18214" w14:textId="7006E0B8" w:rsidR="007D7D08" w:rsidRDefault="00026FB3" w:rsidP="00946363">
      <w:r w:rsidRPr="00026FB3">
        <w:rPr>
          <w:b/>
        </w:rPr>
        <w:t>Figure 1</w:t>
      </w:r>
      <w:r w:rsidR="004C306B" w:rsidRPr="00946363">
        <w:rPr>
          <w:b/>
        </w:rPr>
        <w:t xml:space="preserve">. </w:t>
      </w:r>
      <w:r w:rsidR="007D7D08" w:rsidRPr="00946363">
        <w:rPr>
          <w:b/>
        </w:rPr>
        <w:t>Distribution of Endotoxin Activity (EA) levels measured within 24</w:t>
      </w:r>
      <w:r w:rsidR="00B245A1" w:rsidRPr="00946363">
        <w:rPr>
          <w:b/>
        </w:rPr>
        <w:t xml:space="preserve"> </w:t>
      </w:r>
      <w:r w:rsidR="007D7D08" w:rsidRPr="00946363">
        <w:rPr>
          <w:b/>
        </w:rPr>
        <w:t>h from septic shock onset in a population of critically ill patients</w:t>
      </w:r>
      <w:r w:rsidR="00516C77" w:rsidRPr="00946363">
        <w:rPr>
          <w:b/>
        </w:rPr>
        <w:t xml:space="preserve"> (</w:t>
      </w:r>
      <w:r w:rsidR="00516C77" w:rsidRPr="00026FB3">
        <w:rPr>
          <w:b/>
          <w:i/>
        </w:rPr>
        <w:t>n</w:t>
      </w:r>
      <w:r>
        <w:rPr>
          <w:b/>
        </w:rPr>
        <w:t xml:space="preserve"> </w:t>
      </w:r>
      <w:r w:rsidR="00516C77" w:rsidRPr="00946363">
        <w:rPr>
          <w:b/>
        </w:rPr>
        <w:t>=</w:t>
      </w:r>
      <w:r>
        <w:rPr>
          <w:b/>
        </w:rPr>
        <w:t xml:space="preserve"> </w:t>
      </w:r>
      <w:r w:rsidR="00516C77" w:rsidRPr="00946363">
        <w:rPr>
          <w:b/>
        </w:rPr>
        <w:t>107)</w:t>
      </w:r>
      <w:r w:rsidR="007D7D08" w:rsidRPr="00946363">
        <w:rPr>
          <w:b/>
        </w:rPr>
        <w:t>.</w:t>
      </w:r>
      <w:r w:rsidR="007D7D08">
        <w:t xml:space="preserve"> Adapted from </w:t>
      </w:r>
      <w:proofErr w:type="spellStart"/>
      <w:r w:rsidR="007D7D08">
        <w:t>Bottiroli</w:t>
      </w:r>
      <w:proofErr w:type="spellEnd"/>
      <w:r w:rsidR="007D7D08">
        <w:t xml:space="preserve">, </w:t>
      </w:r>
      <w:r w:rsidRPr="00026FB3">
        <w:t>et al.</w:t>
      </w:r>
      <w:r w:rsidR="007D7D08">
        <w:t xml:space="preserve"> with permission</w:t>
      </w:r>
      <w:r w:rsidR="007D7D08">
        <w:fldChar w:fldCharType="begin"/>
      </w:r>
      <w:r w:rsidR="003D63A8">
        <w:instrText xml:space="preserve"> ADDIN EN.CITE &lt;EndNote&gt;&lt;Cite&gt;&lt;Author&gt;Bottiroli&lt;/Author&gt;&lt;Year&gt;2017&lt;/Year&gt;&lt;IDText&gt;Prevalence and clinical significance of early high Endotoxin Activity in septic shock: An observational study&lt;/IDText&gt;&lt;DisplayText&gt;&lt;style face="superscript"&gt;15&lt;/style&gt;&lt;/DisplayText&gt;&lt;record&gt;&lt;urls&gt;&lt;related-urls&gt;&lt;url&gt;http://dx.doi.org/10.1016/j.jcrc.2017.04.030&lt;/url&gt;&lt;/related-urls&gt;&lt;/urls&gt;&lt;isbn&gt;0883-9441&lt;/isbn&gt;&lt;titles&gt;&lt;title&gt;Prevalence and clinical significance of early high Endotoxin Activity in septic shock: An observational study&lt;/title&gt;&lt;secondary-title&gt;Journal of critical care&lt;/secondary-title&gt;&lt;/titles&gt;&lt;pages&gt;124-129&lt;/pages&gt;&lt;urls&gt;&lt;pdf-urls&gt;&lt;url&gt;/Users/riccardopinciroli/Downloads/1-s2.0-S0883944117302186.pdf&lt;/url&gt;&lt;/pdf-urls&gt;&lt;/urls&gt;&lt;contributors&gt;&lt;authors&gt;&lt;author&gt;Bottiroli, Maurizio&lt;/author&gt;&lt;author&gt;Monti, Gianpaola&lt;/author&gt;&lt;author&gt;Pinciroli, Riccardo&lt;/author&gt;&lt;author&gt;Vecchi, Irene&lt;/author&gt;&lt;author&gt;Terzi, Valeria&lt;/author&gt;&lt;author&gt;Ortisi, Giuseppe&lt;/author&gt;&lt;author&gt;Casella, Giampaolo&lt;/author&gt;&lt;author&gt;Fumagalli, Roberto&lt;/author&gt;&lt;/authors&gt;&lt;/contributors&gt;&lt;added-date format="utc"&gt;1525793961&lt;/added-date&gt;&lt;ref-type name="Journal Article"&gt;17&lt;/ref-type&gt;&lt;dates&gt;&lt;year&gt;2017&lt;/year&gt;&lt;/dates&gt;&lt;rec-number&gt;234&lt;/rec-number&gt;&lt;last-updated-date format="utc"&gt;1525793961&lt;/last-updated-date&gt;&lt;electronic-resource-num&gt;10.1016/j.jcrc.2017.04.030&lt;/electronic-resource-num&gt;&lt;volume&gt;41&lt;/volume&gt;&lt;remote-database-name&gt;READCUBE&lt;/remote-database-name&gt;&lt;/record&gt;&lt;/Cite&gt;&lt;/EndNote&gt;</w:instrText>
      </w:r>
      <w:r w:rsidR="007D7D08">
        <w:fldChar w:fldCharType="separate"/>
      </w:r>
      <w:r w:rsidR="003D63A8" w:rsidRPr="003D63A8">
        <w:rPr>
          <w:noProof/>
          <w:vertAlign w:val="superscript"/>
        </w:rPr>
        <w:t>15</w:t>
      </w:r>
      <w:r w:rsidR="007D7D08">
        <w:fldChar w:fldCharType="end"/>
      </w:r>
      <w:r w:rsidR="007D7D08">
        <w:t>.</w:t>
      </w:r>
    </w:p>
    <w:p w14:paraId="4B0D7A19" w14:textId="519A207B" w:rsidR="00946363" w:rsidRDefault="00946363" w:rsidP="00946363"/>
    <w:p w14:paraId="20DCF616" w14:textId="1BE16FEB" w:rsidR="00946363" w:rsidRDefault="00026FB3" w:rsidP="00946363">
      <w:r w:rsidRPr="00026FB3">
        <w:rPr>
          <w:b/>
        </w:rPr>
        <w:t>Table 1</w:t>
      </w:r>
      <w:r w:rsidR="00946363" w:rsidRPr="00946363">
        <w:rPr>
          <w:b/>
        </w:rPr>
        <w:t xml:space="preserve">. Categories of Endotoxin Activity levels. </w:t>
      </w:r>
      <w:r w:rsidR="00946363">
        <w:t>EA = Endotoxin Activity.</w:t>
      </w:r>
    </w:p>
    <w:p w14:paraId="4837FFF1" w14:textId="77777777" w:rsidR="00BF4166" w:rsidRPr="001B1519" w:rsidRDefault="00BF4166" w:rsidP="00946363">
      <w:pPr>
        <w:rPr>
          <w:rFonts w:asciiTheme="minorHAnsi" w:hAnsiTheme="minorHAnsi" w:cstheme="minorHAnsi"/>
          <w:color w:val="808080" w:themeColor="background1" w:themeShade="80"/>
        </w:rPr>
      </w:pPr>
    </w:p>
    <w:p w14:paraId="64B8CF78" w14:textId="79185F7A" w:rsidR="006305D7" w:rsidRPr="001B1519" w:rsidRDefault="006305D7" w:rsidP="00946363">
      <w:pPr>
        <w:rPr>
          <w:rFonts w:asciiTheme="minorHAnsi" w:hAnsiTheme="minorHAnsi" w:cstheme="minorHAnsi"/>
          <w:b/>
        </w:rPr>
      </w:pPr>
      <w:r w:rsidRPr="001B1519">
        <w:rPr>
          <w:rFonts w:asciiTheme="minorHAnsi" w:hAnsiTheme="minorHAnsi" w:cstheme="minorHAnsi"/>
          <w:b/>
        </w:rPr>
        <w:lastRenderedPageBreak/>
        <w:t>DISCUSSION</w:t>
      </w:r>
      <w:r w:rsidRPr="001B1519">
        <w:rPr>
          <w:rFonts w:asciiTheme="minorHAnsi" w:hAnsiTheme="minorHAnsi" w:cstheme="minorHAnsi"/>
          <w:b/>
          <w:bCs/>
        </w:rPr>
        <w:t xml:space="preserve">: </w:t>
      </w:r>
    </w:p>
    <w:p w14:paraId="589E2588" w14:textId="4DF84887" w:rsidR="00BF4166" w:rsidRDefault="00234D2E" w:rsidP="00946363">
      <w:r>
        <w:t>S</w:t>
      </w:r>
      <w:r w:rsidR="00BF4166" w:rsidRPr="00241185">
        <w:t xml:space="preserve">eptic shock is </w:t>
      </w:r>
      <w:r w:rsidR="00BF4166">
        <w:t>still nowadays associated with a mortality as high as 40%</w:t>
      </w:r>
      <w:r>
        <w:t>, although this rate varies according to the considered reports</w:t>
      </w:r>
      <w:r w:rsidR="003E3310">
        <w:fldChar w:fldCharType="begin"/>
      </w:r>
      <w:r w:rsidR="003D63A8">
        <w:instrText xml:space="preserve"> ADDIN EN.CITE &lt;EndNote&gt;&lt;Cite&gt;&lt;Author&gt;Kaukonen&lt;/Author&gt;&lt;Year&gt;2014&lt;/Year&gt;&lt;IDText&gt;Mortality related to severe sepsis and septic shock among critically ill patients in Australia and New Zealand, 2000-2012&lt;/IDText&gt;&lt;DisplayText&gt;&lt;style face="superscript"&gt;16&lt;/style&gt;&lt;/DisplayText&gt;&lt;record&gt;&lt;dates&gt;&lt;pub-dates&gt;&lt;date&gt;Apr&lt;/date&gt;&lt;/pub-dates&gt;&lt;year&gt;2014&lt;/year&gt;&lt;/dates&gt;&lt;keywords&gt;&lt;keyword&gt;Aged&lt;/keyword&gt;&lt;keyword&gt;Australia&lt;/keyword&gt;&lt;keyword&gt;Critical Illness&lt;/keyword&gt;&lt;keyword&gt;Female&lt;/keyword&gt;&lt;keyword&gt;Hospital Mortality&lt;/keyword&gt;&lt;keyword&gt;Humans&lt;/keyword&gt;&lt;keyword&gt;Intensive Care Units&lt;/keyword&gt;&lt;keyword&gt;Male&lt;/keyword&gt;&lt;keyword&gt;Middle Aged&lt;/keyword&gt;&lt;keyword&gt;New Zealand&lt;/keyword&gt;&lt;keyword&gt;Patient Discharge&lt;/keyword&gt;&lt;keyword&gt;Retrospective Studies&lt;/keyword&gt;&lt;keyword&gt;Sepsis&lt;/keyword&gt;&lt;keyword&gt;Shock, Septic&lt;/keyword&gt;&lt;/keywords&gt;&lt;urls&gt;&lt;related-urls&gt;&lt;url&gt;https://www.ncbi.nlm.nih.gov/pubmed/24638143&lt;/url&gt;&lt;/related-urls&gt;&lt;/urls&gt;&lt;isbn&gt;1538-3598&lt;/isbn&gt;&lt;titles&gt;&lt;title&gt;Mortality related to severe sepsis and septic shock among critically ill patients in Australia and New Zealand, 2000-2012&lt;/title&gt;&lt;secondary-title&gt;JAMA&lt;/secondary-title&gt;&lt;/titles&gt;&lt;pages&gt;1308-16&lt;/pages&gt;&lt;number&gt;13&lt;/number&gt;&lt;contributors&gt;&lt;authors&gt;&lt;author&gt;Kaukonen, K. M.&lt;/author&gt;&lt;author&gt;Bailey, M.&lt;/author&gt;&lt;author&gt;Suzuki, S.&lt;/author&gt;&lt;author&gt;Pilcher, D.&lt;/author&gt;&lt;author&gt;Bellomo, R.&lt;/author&gt;&lt;/authors&gt;&lt;/contributors&gt;&lt;language&gt;eng&lt;/language&gt;&lt;added-date format="utc"&gt;1525816096&lt;/added-date&gt;&lt;ref-type name="Journal Article"&gt;17&lt;/ref-type&gt;&lt;rec-number&gt;248&lt;/rec-number&gt;&lt;last-updated-date format="utc"&gt;1525816096&lt;/last-updated-date&gt;&lt;accession-num&gt;24638143&lt;/accession-num&gt;&lt;electronic-resource-num&gt;10.1001/jama.2014.2637&lt;/electronic-resource-num&gt;&lt;volume&gt;311&lt;/volume&gt;&lt;/record&gt;&lt;/Cite&gt;&lt;/EndNote&gt;</w:instrText>
      </w:r>
      <w:r w:rsidR="003E3310">
        <w:fldChar w:fldCharType="separate"/>
      </w:r>
      <w:r w:rsidR="003D63A8" w:rsidRPr="003D63A8">
        <w:rPr>
          <w:noProof/>
          <w:vertAlign w:val="superscript"/>
        </w:rPr>
        <w:t>16</w:t>
      </w:r>
      <w:r w:rsidR="003E3310">
        <w:fldChar w:fldCharType="end"/>
      </w:r>
      <w:r w:rsidR="00BF4166">
        <w:t xml:space="preserve">. The </w:t>
      </w:r>
      <w:r w:rsidR="00BF4166" w:rsidRPr="00241185">
        <w:t xml:space="preserve">need </w:t>
      </w:r>
      <w:r w:rsidR="00BF4166">
        <w:t xml:space="preserve">for novel and better biomarkers is advocated by most experts in the fields in order to aid clinicians in early diagnosis, </w:t>
      </w:r>
      <w:r w:rsidR="00532AC7">
        <w:t xml:space="preserve">better </w:t>
      </w:r>
      <w:r w:rsidR="00BF4166">
        <w:t>management</w:t>
      </w:r>
      <w:r w:rsidR="00026FB3">
        <w:t>,</w:t>
      </w:r>
      <w:r w:rsidR="00BF4166">
        <w:t xml:space="preserve"> and </w:t>
      </w:r>
      <w:r w:rsidR="00532AC7">
        <w:t xml:space="preserve">prognostication </w:t>
      </w:r>
      <w:r w:rsidR="00BF4166">
        <w:t>of patients with septic shock</w:t>
      </w:r>
      <w:r w:rsidR="003E3310">
        <w:fldChar w:fldCharType="begin">
          <w:fldData xml:space="preserve">PEVuZE5vdGU+PENpdGU+PEF1dGhvcj5TaW5nZXI8L0F1dGhvcj48WWVhcj4yMDE2PC9ZZWFyPjxJ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</w:fldData>
        </w:fldChar>
      </w:r>
      <w:r w:rsidR="003E3310">
        <w:instrText xml:space="preserve"> ADDIN EN.CITE </w:instrText>
      </w:r>
      <w:r w:rsidR="003E3310">
        <w:fldChar w:fldCharType="begin">
          <w:fldData xml:space="preserve">PEVuZE5vdGU+PENpdGU+PEF1dGhvcj5TaW5nZXI8L0F1dGhvcj48WWVhcj4yMDE2PC9ZZWFyPjxJ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</w:fldData>
        </w:fldChar>
      </w:r>
      <w:r w:rsidR="003E3310">
        <w:instrText xml:space="preserve"> ADDIN EN.CITE.DATA </w:instrText>
      </w:r>
      <w:r w:rsidR="003E3310">
        <w:fldChar w:fldCharType="end"/>
      </w:r>
      <w:r w:rsidR="003E3310">
        <w:fldChar w:fldCharType="separate"/>
      </w:r>
      <w:r w:rsidR="003E3310" w:rsidRPr="003E3310">
        <w:rPr>
          <w:noProof/>
          <w:vertAlign w:val="superscript"/>
        </w:rPr>
        <w:t>6</w:t>
      </w:r>
      <w:r w:rsidR="003E3310">
        <w:fldChar w:fldCharType="end"/>
      </w:r>
      <w:r w:rsidR="00BF4166">
        <w:t>.</w:t>
      </w:r>
    </w:p>
    <w:p w14:paraId="7BE8F3C9" w14:textId="77777777" w:rsidR="00946363" w:rsidRPr="00241185" w:rsidRDefault="00946363" w:rsidP="00946363"/>
    <w:p w14:paraId="55979C5C" w14:textId="730DD0CC" w:rsidR="00BF4166" w:rsidRDefault="003E3310" w:rsidP="00946363">
      <w:pPr>
        <w:rPr>
          <w:rFonts w:cs="AdvP6975"/>
        </w:rPr>
      </w:pPr>
      <w:r>
        <w:t xml:space="preserve">Performing an </w:t>
      </w:r>
      <w:r w:rsidR="00BF48EA">
        <w:t>EA</w:t>
      </w:r>
      <w:r w:rsidR="00BF4166" w:rsidRPr="00241185">
        <w:t xml:space="preserve"> test does not require previous technical knowledge or sophisticate</w:t>
      </w:r>
      <w:r w:rsidR="00BF4166">
        <w:t>d</w:t>
      </w:r>
      <w:r w:rsidR="00BF4166" w:rsidRPr="00241185">
        <w:t xml:space="preserve"> laboratory </w:t>
      </w:r>
      <w:r w:rsidR="00BF4166">
        <w:t>equipment</w:t>
      </w:r>
      <w:r w:rsidR="008C3A6C">
        <w:t>,</w:t>
      </w:r>
      <w:r w:rsidR="00026FB3">
        <w:t xml:space="preserve"> and</w:t>
      </w:r>
      <w:r w:rsidR="008C3A6C">
        <w:t xml:space="preserve"> any</w:t>
      </w:r>
      <w:r w:rsidR="00BF4166">
        <w:t xml:space="preserve"> healthcare provider</w:t>
      </w:r>
      <w:r w:rsidR="00BF4166" w:rsidRPr="00241185">
        <w:t xml:space="preserve"> </w:t>
      </w:r>
      <w:r w:rsidR="00026FB3">
        <w:t xml:space="preserve">can </w:t>
      </w:r>
      <w:r w:rsidR="00BF4166">
        <w:t xml:space="preserve">easily and quickly </w:t>
      </w:r>
      <w:r w:rsidR="007F339A">
        <w:t>learn how to run it</w:t>
      </w:r>
      <w:r w:rsidR="00BF4166" w:rsidRPr="00241185">
        <w:t xml:space="preserve">. </w:t>
      </w:r>
      <w:r w:rsidR="00BF4166">
        <w:t xml:space="preserve">The prompt identification of a high circulating </w:t>
      </w:r>
      <w:r w:rsidR="008C3A6C">
        <w:t>EA</w:t>
      </w:r>
      <w:r w:rsidR="00BF4166">
        <w:t xml:space="preserve"> might </w:t>
      </w:r>
      <w:r w:rsidR="00BF4166" w:rsidRPr="00241185">
        <w:t xml:space="preserve">help </w:t>
      </w:r>
      <w:r w:rsidR="00026FB3">
        <w:t xml:space="preserve">in </w:t>
      </w:r>
      <w:r w:rsidR="00BF4166" w:rsidRPr="00241185">
        <w:t>stratify</w:t>
      </w:r>
      <w:r w:rsidR="00BF4166">
        <w:t>ing</w:t>
      </w:r>
      <w:r w:rsidR="00BF4166" w:rsidRPr="00241185">
        <w:t xml:space="preserve"> patient’s risk</w:t>
      </w:r>
      <w:r w:rsidR="00026FB3">
        <w:t>,</w:t>
      </w:r>
      <w:r w:rsidR="00BF4166">
        <w:t xml:space="preserve"> </w:t>
      </w:r>
      <w:r w:rsidR="007F339A">
        <w:t>triggering</w:t>
      </w:r>
      <w:r w:rsidR="00BF4166">
        <w:t xml:space="preserve"> an earlier and mo</w:t>
      </w:r>
      <w:r w:rsidR="007F339A">
        <w:t>re aggressive therapeutic approach</w:t>
      </w:r>
      <w:r w:rsidR="00BF4166">
        <w:t xml:space="preserve">. Conversely, an </w:t>
      </w:r>
      <w:r w:rsidR="00BF48EA">
        <w:t>EA</w:t>
      </w:r>
      <w:r w:rsidR="00BF4166" w:rsidRPr="00241185">
        <w:t xml:space="preserve"> result </w:t>
      </w:r>
      <w:r w:rsidR="00BF4166">
        <w:t xml:space="preserve">of </w:t>
      </w:r>
      <w:r w:rsidR="00BF4166" w:rsidRPr="00241185">
        <w:t xml:space="preserve">less than 0.40 EA units </w:t>
      </w:r>
      <w:r w:rsidR="00BF4166">
        <w:t>might indicate</w:t>
      </w:r>
      <w:r w:rsidR="00BF4166" w:rsidRPr="00241185">
        <w:t xml:space="preserve"> a low risk</w:t>
      </w:r>
      <w:r w:rsidR="00BF4166">
        <w:t xml:space="preserve"> of progression to multi-organ failure</w:t>
      </w:r>
      <w:r w:rsidR="007F339A">
        <w:fldChar w:fldCharType="begin"/>
      </w:r>
      <w:r w:rsidR="003D63A8">
        <w:instrText xml:space="preserve"> ADDIN EN.CITE &lt;EndNote&gt;&lt;Cite&gt;&lt;Author&gt;Biagioni&lt;/Author&gt;&lt;Year&gt;2013&lt;/Year&gt;&lt;IDText&gt;Endotoxin activity levels as a prediction tool for risk of deterioration in patients with sepsis not admitted to the intensive care unit: a pilot observational study&lt;/IDText&gt;&lt;DisplayText&gt;&lt;style face="superscript"&gt;17&lt;/style&gt;&lt;/DisplayText&gt;&lt;record&gt;&lt;urls&gt;&lt;related-urls&gt;&lt;url&gt;http://dx.doi.org/10.1016/j.jcrc.2013.02.005&lt;/url&gt;&lt;/related-urls&gt;&lt;/urls&gt;&lt;isbn&gt;0883-9441&lt;/isbn&gt;&lt;titles&gt;&lt;title&gt;Endotoxin activity levels as a prediction tool for risk of deterioration in patients with sepsis not admitted to the intensive care unit: a pilot observational study&lt;/title&gt;&lt;secondary-title&gt;Journal of critical care&lt;/secondary-title&gt;&lt;/titles&gt;&lt;pages&gt;612-617&lt;/pages&gt;&lt;urls&gt;&lt;pdf-urls&gt;&lt;url&gt;/Users/riccardopinciroli/Dropbox/Bibliografia/ReadCube Media/Biagioni et al-2013-J Crit Care.pdf&lt;/url&gt;&lt;/pdf-urls&gt;&lt;/urls&gt;&lt;number&gt;5&lt;/number&gt;&lt;contributors&gt;&lt;authors&gt;&lt;author&gt;Biagioni, Emanuela&lt;/author&gt;&lt;author&gt;Venturelli, Claudia&lt;/author&gt;&lt;author&gt;Klein, David J.&lt;/author&gt;&lt;author&gt;Buoncristiano, Marta&lt;/author&gt;&lt;author&gt;Rumpianesi, Fabio&lt;/author&gt;&lt;author&gt;Busani, Stefano&lt;/author&gt;&lt;author&gt;Rinaldi, Laura&lt;/author&gt;&lt;author&gt;Donati, Abele&lt;/author&gt;&lt;author&gt;Girardis, Massimo&lt;/author&gt;&lt;/authors&gt;&lt;/contributors&gt;&lt;added-date format="utc"&gt;1487379156&lt;/added-date&gt;&lt;ref-type name="Journal Article"&gt;17&lt;/ref-type&gt;&lt;dates&gt;&lt;year&gt;2013&lt;/year&gt;&lt;/dates&gt;&lt;rec-number&gt;32&lt;/rec-number&gt;&lt;last-updated-date format="utc"&gt;1487379156&lt;/last-updated-date&gt;&lt;electronic-resource-num&gt;10.1016/j.jcrc.2013.02.005&lt;/electronic-resource-num&gt;&lt;volume&gt;28&lt;/volume&gt;&lt;remote-database-name&gt;READCUBE&lt;/remote-database-name&gt;&lt;/record&gt;&lt;/Cite&gt;&lt;/EndNote&gt;</w:instrText>
      </w:r>
      <w:r w:rsidR="007F339A">
        <w:fldChar w:fldCharType="separate"/>
      </w:r>
      <w:r w:rsidR="003D63A8" w:rsidRPr="003D63A8">
        <w:rPr>
          <w:noProof/>
          <w:vertAlign w:val="superscript"/>
        </w:rPr>
        <w:t>17</w:t>
      </w:r>
      <w:r w:rsidR="007F339A">
        <w:fldChar w:fldCharType="end"/>
      </w:r>
      <w:r w:rsidR="00BF4166" w:rsidRPr="00241185">
        <w:t xml:space="preserve">. </w:t>
      </w:r>
      <w:r w:rsidR="00BF4166" w:rsidRPr="00241185">
        <w:rPr>
          <w:rFonts w:cs="AdvP6975"/>
        </w:rPr>
        <w:t>The use of patient’s samples as their own control is simple,</w:t>
      </w:r>
      <w:r w:rsidR="00BF4166" w:rsidRPr="00A507F1">
        <w:rPr>
          <w:rFonts w:cs="AdvP6975"/>
        </w:rPr>
        <w:t xml:space="preserve"> makes this test more sensitive and </w:t>
      </w:r>
      <w:r w:rsidR="00026FB3">
        <w:rPr>
          <w:rFonts w:cs="AdvP6975"/>
        </w:rPr>
        <w:t xml:space="preserve">a </w:t>
      </w:r>
      <w:r w:rsidR="00BF4166" w:rsidRPr="00A507F1">
        <w:rPr>
          <w:rFonts w:cs="AdvP6975"/>
        </w:rPr>
        <w:t>more accurate represent</w:t>
      </w:r>
      <w:r w:rsidR="00026FB3">
        <w:rPr>
          <w:rFonts w:cs="AdvP6975"/>
        </w:rPr>
        <w:t>ation of the</w:t>
      </w:r>
      <w:r w:rsidR="00BF4166" w:rsidRPr="00A507F1">
        <w:rPr>
          <w:rFonts w:cs="AdvP6975"/>
        </w:rPr>
        <w:t xml:space="preserve"> true blood level of endotoxemia</w:t>
      </w:r>
      <w:r w:rsidR="00BF4166" w:rsidRPr="00241185">
        <w:rPr>
          <w:rFonts w:cs="AdvP6975"/>
        </w:rPr>
        <w:t>.</w:t>
      </w:r>
    </w:p>
    <w:p w14:paraId="4B3E80BE" w14:textId="77777777" w:rsidR="00946363" w:rsidRPr="00241185" w:rsidRDefault="00946363" w:rsidP="00946363">
      <w:pPr>
        <w:rPr>
          <w:rFonts w:cs="AdvP6975"/>
        </w:rPr>
      </w:pPr>
    </w:p>
    <w:p w14:paraId="6F1A2446" w14:textId="741015CC" w:rsidR="00BF4166" w:rsidRDefault="00BF4166" w:rsidP="00946363">
      <w:r w:rsidRPr="00241185">
        <w:rPr>
          <w:rFonts w:cs="AdvP6975"/>
        </w:rPr>
        <w:t xml:space="preserve">The use of LPS-antibody complexes and </w:t>
      </w:r>
      <w:r w:rsidR="00026FB3">
        <w:rPr>
          <w:rFonts w:cs="AdvP6975"/>
        </w:rPr>
        <w:t xml:space="preserve">the </w:t>
      </w:r>
      <w:r w:rsidRPr="00241185">
        <w:rPr>
          <w:rFonts w:cs="AdvP6975"/>
        </w:rPr>
        <w:t xml:space="preserve">patient’s own neutrophils protects the </w:t>
      </w:r>
      <w:r w:rsidR="00BF48EA">
        <w:rPr>
          <w:rFonts w:cs="AdvP6975"/>
        </w:rPr>
        <w:t>EA</w:t>
      </w:r>
      <w:r w:rsidRPr="00241185">
        <w:rPr>
          <w:rFonts w:cs="AdvP6975"/>
        </w:rPr>
        <w:t xml:space="preserve"> </w:t>
      </w:r>
      <w:r>
        <w:rPr>
          <w:rFonts w:cs="AdvP6975"/>
        </w:rPr>
        <w:t xml:space="preserve">test </w:t>
      </w:r>
      <w:r w:rsidRPr="00241185">
        <w:rPr>
          <w:rFonts w:cs="AdvP6975"/>
        </w:rPr>
        <w:t xml:space="preserve">from being possibly inhibited by other factors (e.g. plasma proteins). The same cannot be said for other test, like the LAL test, which requires the activation of a coagulation cascade. </w:t>
      </w:r>
      <w:r>
        <w:t>The LAL test</w:t>
      </w:r>
      <w:r w:rsidRPr="00A507F1">
        <w:t xml:space="preserve"> performs well when the endotoxin is not bound by </w:t>
      </w:r>
      <w:r>
        <w:t xml:space="preserve">a </w:t>
      </w:r>
      <w:r w:rsidRPr="00A507F1">
        <w:t>specific receptor, but in plasma and whole blood</w:t>
      </w:r>
      <w:r>
        <w:t xml:space="preserve"> different proteins </w:t>
      </w:r>
      <w:r w:rsidRPr="00A507F1">
        <w:t>b</w:t>
      </w:r>
      <w:r>
        <w:t>ind</w:t>
      </w:r>
      <w:r w:rsidRPr="00A507F1">
        <w:t xml:space="preserve"> LPS, interfering with the assay</w:t>
      </w:r>
      <w:r>
        <w:t>.</w:t>
      </w:r>
      <w:r w:rsidRPr="00A507F1">
        <w:t xml:space="preserve"> Moreover, fungal products may trigger the limulus coagulation cascade, making the test less specific for GN bacteria. For these reason, the </w:t>
      </w:r>
      <w:r w:rsidR="00BF48EA">
        <w:t>EA</w:t>
      </w:r>
      <w:r>
        <w:t xml:space="preserve"> is superior to the</w:t>
      </w:r>
      <w:r w:rsidRPr="00A507F1">
        <w:t xml:space="preserve"> </w:t>
      </w:r>
      <w:r>
        <w:t xml:space="preserve">still </w:t>
      </w:r>
      <w:r w:rsidRPr="00A507F1">
        <w:t xml:space="preserve">commonly adopted </w:t>
      </w:r>
      <w:r>
        <w:t xml:space="preserve">LAL </w:t>
      </w:r>
      <w:r w:rsidRPr="00A507F1">
        <w:t xml:space="preserve">test for </w:t>
      </w:r>
      <w:r>
        <w:t>the evaluation of endotoxemia</w:t>
      </w:r>
      <w:r w:rsidR="007F339A">
        <w:fldChar w:fldCharType="begin"/>
      </w:r>
      <w:r w:rsidR="003D63A8">
        <w:instrText xml:space="preserve"> ADDIN EN.CITE &lt;EndNote&gt;&lt;Cite&gt;&lt;Author&gt;Roth&lt;/Author&gt;&lt;Year&gt;1990&lt;/Year&gt;&lt;IDText&gt;Optimization of detection of bacterial endotoxin in plasma with the Limulus test&lt;/IDText&gt;&lt;DisplayText&gt;&lt;style face="superscript"&gt;18&lt;/style&gt;&lt;/DisplayText&gt;&lt;record&gt;&lt;urls&gt;&lt;related-urls&gt;&lt;url&gt;https://www.ncbi.nlm.nih.gov/pubmed/2203854&lt;/url&gt;&lt;/related-urls&gt;&lt;/urls&gt;&lt;isbn&gt;0022-2143&lt;/isbn&gt;&lt;titles&gt;&lt;title&gt;Optimization of detection of bacterial endotoxin in plasma with the Limulus test&lt;/title&gt;&lt;secondary-title&gt;The Journal of laboratory and clinical medicine&lt;/secondary-title&gt;&lt;/titles&gt;&lt;pages&gt;153-161&lt;/pages&gt;&lt;number&gt;2&lt;/number&gt;&lt;contributors&gt;&lt;authors&gt;&lt;author&gt;Roth, R. I.&lt;/author&gt;&lt;author&gt;Levin, F. C.&lt;/author&gt;&lt;author&gt;Levin, J.&lt;/author&gt;&lt;/authors&gt;&lt;/contributors&gt;&lt;added-date format="utc"&gt;1525793961&lt;/added-date&gt;&lt;ref-type name="Journal Article"&gt;17&lt;/ref-type&gt;&lt;dates&gt;&lt;year&gt;1990&lt;/year&gt;&lt;/dates&gt;&lt;rec-number&gt;239&lt;/rec-number&gt;&lt;last-updated-date format="utc"&gt;1525793961&lt;/last-updated-date&gt;&lt;volume&gt;116&lt;/volume&gt;&lt;remote-database-name&gt;READCUBE&lt;/remote-database-name&gt;&lt;/record&gt;&lt;/Cite&gt;&lt;/EndNote&gt;</w:instrText>
      </w:r>
      <w:r w:rsidR="007F339A">
        <w:fldChar w:fldCharType="separate"/>
      </w:r>
      <w:r w:rsidR="003D63A8" w:rsidRPr="003D63A8">
        <w:rPr>
          <w:noProof/>
          <w:vertAlign w:val="superscript"/>
        </w:rPr>
        <w:t>18</w:t>
      </w:r>
      <w:r w:rsidR="007F339A">
        <w:fldChar w:fldCharType="end"/>
      </w:r>
      <w:r w:rsidRPr="00A507F1">
        <w:t>.</w:t>
      </w:r>
    </w:p>
    <w:p w14:paraId="7885F4DF" w14:textId="77777777" w:rsidR="00946363" w:rsidRPr="00241185" w:rsidRDefault="00946363" w:rsidP="00946363">
      <w:pPr>
        <w:rPr>
          <w:rFonts w:cs="AdvP6975"/>
        </w:rPr>
      </w:pPr>
    </w:p>
    <w:p w14:paraId="53C020BD" w14:textId="297C3E42" w:rsidR="00BF4166" w:rsidRDefault="00BF4166" w:rsidP="00946363">
      <w:r>
        <w:rPr>
          <w:rFonts w:cs="AdvP6975"/>
        </w:rPr>
        <w:t>However, f</w:t>
      </w:r>
      <w:r w:rsidRPr="00241185">
        <w:rPr>
          <w:rFonts w:cs="AdvP6975"/>
        </w:rPr>
        <w:t xml:space="preserve">or the </w:t>
      </w:r>
      <w:r w:rsidR="00BF48EA">
        <w:rPr>
          <w:rFonts w:cs="AdvP6975"/>
        </w:rPr>
        <w:t>EA</w:t>
      </w:r>
      <w:r w:rsidRPr="00241185">
        <w:rPr>
          <w:rFonts w:cs="AdvP6975"/>
        </w:rPr>
        <w:t xml:space="preserve"> test to be reliable, </w:t>
      </w:r>
      <w:r w:rsidRPr="00241185">
        <w:t xml:space="preserve">it is crucial to </w:t>
      </w:r>
      <w:r w:rsidR="007F339A">
        <w:t>meticulously</w:t>
      </w:r>
      <w:r w:rsidR="007F339A" w:rsidRPr="00241185">
        <w:t xml:space="preserve"> </w:t>
      </w:r>
      <w:r w:rsidRPr="00241185">
        <w:t>foll</w:t>
      </w:r>
      <w:r w:rsidR="007F339A">
        <w:t>ow the</w:t>
      </w:r>
      <w:r w:rsidRPr="00241185">
        <w:t xml:space="preserve"> </w:t>
      </w:r>
      <w:r w:rsidR="007F339A">
        <w:t xml:space="preserve">aforementioned </w:t>
      </w:r>
      <w:r w:rsidRPr="00241185">
        <w:t>steps</w:t>
      </w:r>
      <w:r w:rsidRPr="00A507F1">
        <w:t xml:space="preserve">. </w:t>
      </w:r>
      <w:r w:rsidR="00947409">
        <w:t>T</w:t>
      </w:r>
      <w:r w:rsidR="007F339A">
        <w:rPr>
          <w:rFonts w:cs="AdvP6975"/>
        </w:rPr>
        <w:t>he endotoxin level of the</w:t>
      </w:r>
      <w:r w:rsidRPr="00A507F1">
        <w:rPr>
          <w:rFonts w:cs="AdvP6975"/>
        </w:rPr>
        <w:t xml:space="preserve"> specimen</w:t>
      </w:r>
      <w:r w:rsidR="007F339A">
        <w:rPr>
          <w:rFonts w:cs="AdvP6975"/>
        </w:rPr>
        <w:t xml:space="preserve"> being tested</w:t>
      </w:r>
      <w:r w:rsidRPr="00A507F1">
        <w:rPr>
          <w:rFonts w:cs="AdvP6975"/>
        </w:rPr>
        <w:t xml:space="preserve"> is calculated by </w:t>
      </w:r>
      <w:r w:rsidR="007F339A">
        <w:rPr>
          <w:rFonts w:cs="AdvP6975"/>
        </w:rPr>
        <w:t>computing</w:t>
      </w:r>
      <w:r w:rsidRPr="00A507F1">
        <w:rPr>
          <w:rFonts w:cs="AdvP6975"/>
        </w:rPr>
        <w:t xml:space="preserve"> chemiluminescence over time, measuring basal (</w:t>
      </w:r>
      <w:r w:rsidRPr="00241185">
        <w:rPr>
          <w:rFonts w:cs="AdvP6975"/>
        </w:rPr>
        <w:t>tube</w:t>
      </w:r>
      <w:r w:rsidR="007F339A">
        <w:rPr>
          <w:rFonts w:cs="AdvP6975"/>
        </w:rPr>
        <w:t xml:space="preserve"> </w:t>
      </w:r>
      <w:r w:rsidR="00026FB3">
        <w:rPr>
          <w:rFonts w:cs="AdvP6975"/>
        </w:rPr>
        <w:t>#</w:t>
      </w:r>
      <w:r w:rsidR="007F339A">
        <w:rPr>
          <w:rFonts w:cs="AdvP6975"/>
        </w:rPr>
        <w:t>1) and maximal</w:t>
      </w:r>
      <w:r w:rsidRPr="00241185">
        <w:rPr>
          <w:rFonts w:cs="AdvP6975"/>
        </w:rPr>
        <w:t xml:space="preserve"> </w:t>
      </w:r>
      <w:r w:rsidR="007F339A">
        <w:rPr>
          <w:rFonts w:cs="AdvP6975"/>
        </w:rPr>
        <w:t xml:space="preserve">(tube </w:t>
      </w:r>
      <w:r w:rsidR="00026FB3">
        <w:rPr>
          <w:rFonts w:cs="AdvP6975"/>
        </w:rPr>
        <w:t>#</w:t>
      </w:r>
      <w:r w:rsidR="007F339A">
        <w:rPr>
          <w:rFonts w:cs="AdvP6975"/>
        </w:rPr>
        <w:t xml:space="preserve">3) </w:t>
      </w:r>
      <w:r w:rsidRPr="00241185">
        <w:rPr>
          <w:rFonts w:cs="AdvP6975"/>
        </w:rPr>
        <w:t xml:space="preserve">responses </w:t>
      </w:r>
      <w:r w:rsidR="007F339A">
        <w:rPr>
          <w:rFonts w:cs="AdvP6975"/>
        </w:rPr>
        <w:t>for</w:t>
      </w:r>
      <w:r w:rsidR="00947409">
        <w:rPr>
          <w:rFonts w:cs="AdvP6975"/>
        </w:rPr>
        <w:t xml:space="preserve"> the same blood sample as reference values. Therefore,</w:t>
      </w:r>
      <w:r w:rsidRPr="00241185">
        <w:rPr>
          <w:rFonts w:cs="AdvP6975"/>
        </w:rPr>
        <w:t xml:space="preserve"> </w:t>
      </w:r>
      <w:r w:rsidR="00947409">
        <w:rPr>
          <w:rFonts w:cs="AdvP6975"/>
        </w:rPr>
        <w:t>it is</w:t>
      </w:r>
      <w:r w:rsidRPr="00241185">
        <w:rPr>
          <w:rFonts w:cs="AdvP6975"/>
        </w:rPr>
        <w:t xml:space="preserve"> </w:t>
      </w:r>
      <w:r w:rsidR="00947409">
        <w:rPr>
          <w:rFonts w:cs="AdvP6975"/>
        </w:rPr>
        <w:t>imperative</w:t>
      </w:r>
      <w:r w:rsidRPr="00241185">
        <w:rPr>
          <w:rFonts w:cs="AdvP6975"/>
        </w:rPr>
        <w:t xml:space="preserve"> to</w:t>
      </w:r>
      <w:r w:rsidR="00947409">
        <w:rPr>
          <w:rFonts w:cs="AdvP6975"/>
        </w:rPr>
        <w:t xml:space="preserve"> carefully</w:t>
      </w:r>
      <w:r w:rsidRPr="00241185">
        <w:rPr>
          <w:rFonts w:cs="AdvP6975"/>
        </w:rPr>
        <w:t xml:space="preserve"> </w:t>
      </w:r>
      <w:r w:rsidR="00947409">
        <w:t>place</w:t>
      </w:r>
      <w:r w:rsidRPr="00241185">
        <w:t xml:space="preserve"> </w:t>
      </w:r>
      <w:r w:rsidR="00947409">
        <w:t xml:space="preserve">the three </w:t>
      </w:r>
      <w:r w:rsidRPr="00241185">
        <w:t xml:space="preserve">tubes in the correct order </w:t>
      </w:r>
      <w:r w:rsidR="00947409">
        <w:t>into</w:t>
      </w:r>
      <w:r w:rsidRPr="00241185">
        <w:t xml:space="preserve"> the </w:t>
      </w:r>
      <w:proofErr w:type="spellStart"/>
      <w:r w:rsidRPr="00241185">
        <w:t>chemiluminometer</w:t>
      </w:r>
      <w:proofErr w:type="spellEnd"/>
      <w:r w:rsidRPr="00241185">
        <w:t>.</w:t>
      </w:r>
    </w:p>
    <w:p w14:paraId="44708D26" w14:textId="77777777" w:rsidR="00946363" w:rsidRPr="00241185" w:rsidRDefault="00946363" w:rsidP="00946363"/>
    <w:p w14:paraId="414AC4EC" w14:textId="6CA86D47" w:rsidR="003D63A8" w:rsidRDefault="00BF4166" w:rsidP="00946363">
      <w:pPr>
        <w:rPr>
          <w:rFonts w:cs="AdvTT5235d5a9"/>
        </w:rPr>
      </w:pPr>
      <w:r w:rsidRPr="00241185">
        <w:t xml:space="preserve">The use of EA levels in clinical practice </w:t>
      </w:r>
      <w:r>
        <w:t>should</w:t>
      </w:r>
      <w:r w:rsidRPr="00766F6E">
        <w:t xml:space="preserve"> not replace </w:t>
      </w:r>
      <w:r w:rsidR="00947409">
        <w:t>standard</w:t>
      </w:r>
      <w:r w:rsidRPr="00766F6E">
        <w:t xml:space="preserve"> test</w:t>
      </w:r>
      <w:r>
        <w:t>s</w:t>
      </w:r>
      <w:r w:rsidRPr="00766F6E">
        <w:t xml:space="preserve"> (e.g. laboratory tests</w:t>
      </w:r>
      <w:r>
        <w:t xml:space="preserve"> and</w:t>
      </w:r>
      <w:r w:rsidR="00947409">
        <w:t xml:space="preserve"> blood cultures) </w:t>
      </w:r>
      <w:r w:rsidR="00530DC7">
        <w:t>in</w:t>
      </w:r>
      <w:r w:rsidR="00947409">
        <w:t xml:space="preserve"> the </w:t>
      </w:r>
      <w:r w:rsidR="00530DC7">
        <w:t>workup</w:t>
      </w:r>
      <w:r w:rsidR="00947409">
        <w:t xml:space="preserve"> of a potential infectious disease</w:t>
      </w:r>
      <w:r w:rsidRPr="00766F6E">
        <w:t xml:space="preserve">. Although </w:t>
      </w:r>
      <w:r>
        <w:t xml:space="preserve">LPS </w:t>
      </w:r>
      <w:r w:rsidR="00530DC7">
        <w:t>might clearly be associated with the</w:t>
      </w:r>
      <w:r>
        <w:t xml:space="preserve"> </w:t>
      </w:r>
      <w:r w:rsidR="00530DC7">
        <w:t xml:space="preserve">release of </w:t>
      </w:r>
      <w:r w:rsidR="00947409">
        <w:t>GN</w:t>
      </w:r>
      <w:r w:rsidRPr="00766F6E">
        <w:t xml:space="preserve"> </w:t>
      </w:r>
      <w:r>
        <w:t>bacteria membrane</w:t>
      </w:r>
      <w:r w:rsidR="00530DC7">
        <w:t xml:space="preserve"> products</w:t>
      </w:r>
      <w:r w:rsidR="00947409">
        <w:t>, elevated</w:t>
      </w:r>
      <w:r w:rsidRPr="00766F6E">
        <w:t xml:space="preserve"> levels of endotoxemia </w:t>
      </w:r>
      <w:r w:rsidR="00530DC7">
        <w:t>have</w:t>
      </w:r>
      <w:r w:rsidRPr="00241185">
        <w:t xml:space="preserve"> </w:t>
      </w:r>
      <w:r w:rsidR="00530DC7">
        <w:t xml:space="preserve">also </w:t>
      </w:r>
      <w:r w:rsidRPr="00241185">
        <w:t xml:space="preserve">been </w:t>
      </w:r>
      <w:r w:rsidR="00530DC7">
        <w:t>reported</w:t>
      </w:r>
      <w:r w:rsidRPr="00241185">
        <w:t xml:space="preserve"> in </w:t>
      </w:r>
      <w:r w:rsidR="00947409">
        <w:t xml:space="preserve">case of </w:t>
      </w:r>
      <w:r w:rsidRPr="00241185">
        <w:t>infection</w:t>
      </w:r>
      <w:r w:rsidR="00947409">
        <w:t>s</w:t>
      </w:r>
      <w:r w:rsidRPr="00241185">
        <w:t xml:space="preserve"> </w:t>
      </w:r>
      <w:r w:rsidR="00947409">
        <w:t>due to other agents</w:t>
      </w:r>
      <w:r w:rsidR="00530DC7">
        <w:fldChar w:fldCharType="begin"/>
      </w:r>
      <w:r w:rsidR="003D63A8">
        <w:instrText xml:space="preserve"> ADDIN EN.CITE &lt;EndNote&gt;&lt;Cite&gt;&lt;Author&gt;Yaguchi&lt;/Author&gt;&lt;Year&gt;2012&lt;/Year&gt;&lt;IDText&gt;Combining intermediate levels of the Endotoxin Activity Assay (EAA) with other biomarkers in the assessment of patients with sepsis: results of an observational study&lt;/IDText&gt;&lt;DisplayText&gt;&lt;style face="superscript"&gt;19&lt;/style&gt;&lt;/DisplayText&gt;&lt;record&gt;&lt;urls&gt;&lt;related-urls&gt;&lt;url&gt;http://dx.doi.org/10.1186/cc11350&lt;/url&gt;&lt;/related-urls&gt;&lt;/urls&gt;&lt;isbn&gt;1364-8535&lt;/isbn&gt;&lt;custom5&gt;20519904&lt;/custom5&gt;&lt;titles&gt;&lt;title&gt;Combining intermediate levels of the Endotoxin Activity Assay (EAA) with other biomarkers in the assessment of patients with sepsis: results of an observational study&lt;/title&gt;&lt;secondary-title&gt;Critical care (London, England)&lt;/secondary-title&gt;&lt;/titles&gt;&lt;urls&gt;&lt;pdf-urls&gt;&lt;url&gt;/Users/riccardopinciroli/Dropbox/Bibliografia/ReadCube Media/Yaguchi et al-2012-Crit Care.pdf&lt;/url&gt;&lt;/pdf-urls&gt;&lt;/urls&gt;&lt;number&gt;3&lt;/number&gt;&lt;contributors&gt;&lt;authors&gt;&lt;author&gt;Yaguchi, Arino&lt;/author&gt;&lt;author&gt;Yuzawa, Junji&lt;/author&gt;&lt;author&gt;Klein, David J.&lt;/author&gt;&lt;author&gt;Takeda, Munekasu&lt;/author&gt;&lt;author&gt;Harada, Tomoyuki&lt;/author&gt;&lt;/authors&gt;&lt;/contributors&gt;&lt;added-date format="utc"&gt;1487379156&lt;/added-date&gt;&lt;ref-type name="Journal Article"&gt;17&lt;/ref-type&gt;&lt;dates&gt;&lt;year&gt;2012&lt;/year&gt;&lt;/dates&gt;&lt;rec-number&gt;33&lt;/rec-number&gt;&lt;last-updated-date format="utc"&gt;1487379156&lt;/last-updated-date&gt;&lt;electronic-resource-num&gt;10.1186/cc11350&lt;/electronic-resource-num&gt;&lt;volume&gt;16&lt;/volume&gt;&lt;remote-database-name&gt;READCUBE&lt;/remote-database-name&gt;&lt;/record&gt;&lt;/Cite&gt;&lt;/EndNote&gt;</w:instrText>
      </w:r>
      <w:r w:rsidR="00530DC7">
        <w:fldChar w:fldCharType="separate"/>
      </w:r>
      <w:r w:rsidR="003D63A8" w:rsidRPr="003D63A8">
        <w:rPr>
          <w:noProof/>
          <w:vertAlign w:val="superscript"/>
        </w:rPr>
        <w:t>19</w:t>
      </w:r>
      <w:r w:rsidR="00530DC7">
        <w:fldChar w:fldCharType="end"/>
      </w:r>
      <w:r w:rsidRPr="00241185">
        <w:t xml:space="preserve">. </w:t>
      </w:r>
      <w:r w:rsidRPr="00241185">
        <w:rPr>
          <w:rFonts w:cs="AdvTT5235d5a9"/>
        </w:rPr>
        <w:t xml:space="preserve">It is very well known that endotoxemia might be due to translocation of </w:t>
      </w:r>
      <w:r w:rsidR="00530DC7" w:rsidRPr="00530DC7">
        <w:rPr>
          <w:rFonts w:cs="AdvTT5235d5a9"/>
        </w:rPr>
        <w:t xml:space="preserve">bacteria through the </w:t>
      </w:r>
      <w:r w:rsidR="00530DC7" w:rsidRPr="00530DC7">
        <w:rPr>
          <w:rFonts w:cs="AdvTT5235d5a9"/>
          <w:iCs/>
        </w:rPr>
        <w:t>gut</w:t>
      </w:r>
      <w:r w:rsidR="00530DC7" w:rsidRPr="00530DC7">
        <w:rPr>
          <w:rFonts w:cs="AdvTT5235d5a9"/>
        </w:rPr>
        <w:t xml:space="preserve"> mucosa</w:t>
      </w:r>
      <w:r w:rsidR="00530DC7">
        <w:rPr>
          <w:rFonts w:cs="AdvTT5235d5a9"/>
        </w:rPr>
        <w:t xml:space="preserve">, particularly </w:t>
      </w:r>
      <w:r w:rsidR="00BA27F3">
        <w:rPr>
          <w:rFonts w:cs="AdvTT5235d5a9"/>
        </w:rPr>
        <w:t>whenever</w:t>
      </w:r>
      <w:r w:rsidR="00530DC7">
        <w:rPr>
          <w:rFonts w:cs="AdvTT5235d5a9"/>
        </w:rPr>
        <w:t xml:space="preserve"> tissue</w:t>
      </w:r>
      <w:r w:rsidRPr="00241185">
        <w:rPr>
          <w:rFonts w:cs="AdvTT5235d5a9"/>
        </w:rPr>
        <w:t xml:space="preserve"> hypoperfusion and increased gut barrier permeability</w:t>
      </w:r>
      <w:r w:rsidR="00BA27F3">
        <w:rPr>
          <w:rFonts w:cs="AdvTT5235d5a9"/>
        </w:rPr>
        <w:t xml:space="preserve"> are likely to occur</w:t>
      </w:r>
      <w:r w:rsidR="00BA27F3">
        <w:rPr>
          <w:rFonts w:cs="AdvTT5235d5a9"/>
        </w:rPr>
        <w:fldChar w:fldCharType="begin">
          <w:fldData xml:space="preserve">PEVuZE5vdGU+PENpdGU+PEF1dGhvcj5FYXJsZXk8L0F1dGhvcj48WWVhcj4yMDE1PC9ZZWFyPjxJ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=
</w:fldData>
        </w:fldChar>
      </w:r>
      <w:r w:rsidR="003D63A8">
        <w:rPr>
          <w:rFonts w:cs="AdvTT5235d5a9"/>
        </w:rPr>
        <w:instrText xml:space="preserve"> ADDIN EN.CITE </w:instrText>
      </w:r>
      <w:r w:rsidR="003D63A8">
        <w:rPr>
          <w:rFonts w:cs="AdvTT5235d5a9"/>
        </w:rPr>
        <w:fldChar w:fldCharType="begin">
          <w:fldData xml:space="preserve">PEVuZE5vdGU+PENpdGU+PEF1dGhvcj5FYXJsZXk8L0F1dGhvcj48WWVhcj4yMDE1PC9ZZWFyPjxJ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=
</w:fldData>
        </w:fldChar>
      </w:r>
      <w:r w:rsidR="003D63A8">
        <w:rPr>
          <w:rFonts w:cs="AdvTT5235d5a9"/>
        </w:rPr>
        <w:instrText xml:space="preserve"> ADDIN EN.CITE.DATA </w:instrText>
      </w:r>
      <w:r w:rsidR="003D63A8">
        <w:rPr>
          <w:rFonts w:cs="AdvTT5235d5a9"/>
        </w:rPr>
      </w:r>
      <w:r w:rsidR="003D63A8">
        <w:rPr>
          <w:rFonts w:cs="AdvTT5235d5a9"/>
        </w:rPr>
        <w:fldChar w:fldCharType="end"/>
      </w:r>
      <w:r w:rsidR="00BA27F3">
        <w:rPr>
          <w:rFonts w:cs="AdvTT5235d5a9"/>
        </w:rPr>
      </w:r>
      <w:r w:rsidR="00BA27F3">
        <w:rPr>
          <w:rFonts w:cs="AdvTT5235d5a9"/>
        </w:rPr>
        <w:fldChar w:fldCharType="separate"/>
      </w:r>
      <w:r w:rsidR="003D63A8" w:rsidRPr="003D63A8">
        <w:rPr>
          <w:rFonts w:cs="AdvTT5235d5a9"/>
          <w:noProof/>
          <w:vertAlign w:val="superscript"/>
        </w:rPr>
        <w:t>20,21</w:t>
      </w:r>
      <w:r w:rsidR="00BA27F3">
        <w:rPr>
          <w:rFonts w:cs="AdvTT5235d5a9"/>
        </w:rPr>
        <w:fldChar w:fldCharType="end"/>
      </w:r>
      <w:r w:rsidRPr="00241185">
        <w:rPr>
          <w:rFonts w:cs="AdvTT5235d5a9"/>
        </w:rPr>
        <w:t xml:space="preserve">. </w:t>
      </w:r>
      <w:r w:rsidR="00BA27F3">
        <w:rPr>
          <w:rFonts w:cs="AdvTT5235d5a9"/>
        </w:rPr>
        <w:t>Under such conditions,</w:t>
      </w:r>
      <w:r w:rsidRPr="00241185">
        <w:rPr>
          <w:rFonts w:cs="AdvTT5235d5a9"/>
        </w:rPr>
        <w:t xml:space="preserve"> it is </w:t>
      </w:r>
      <w:r w:rsidR="00BA27F3">
        <w:rPr>
          <w:rFonts w:cs="AdvTT5235d5a9"/>
        </w:rPr>
        <w:t>possible</w:t>
      </w:r>
      <w:r w:rsidRPr="00241185">
        <w:rPr>
          <w:rFonts w:cs="AdvTT5235d5a9"/>
        </w:rPr>
        <w:t xml:space="preserve"> to expect circulating LPS </w:t>
      </w:r>
      <w:r w:rsidR="002B7819">
        <w:rPr>
          <w:rFonts w:cs="AdvTT5235d5a9"/>
        </w:rPr>
        <w:t>to be</w:t>
      </w:r>
      <w:r w:rsidR="002B7819" w:rsidRPr="00241185">
        <w:rPr>
          <w:rFonts w:cs="AdvTT5235d5a9"/>
        </w:rPr>
        <w:t xml:space="preserve"> </w:t>
      </w:r>
      <w:r w:rsidRPr="00241185">
        <w:rPr>
          <w:rFonts w:cs="AdvTT5235d5a9"/>
        </w:rPr>
        <w:t xml:space="preserve">a consequence, rather than the cause, of </w:t>
      </w:r>
      <w:r w:rsidR="00BA27F3">
        <w:rPr>
          <w:rFonts w:cs="AdvTT5235d5a9"/>
        </w:rPr>
        <w:t xml:space="preserve">sepsis and shock. In this scenario, the </w:t>
      </w:r>
      <w:r w:rsidR="00BF48EA">
        <w:rPr>
          <w:rFonts w:cs="AdvTT5235d5a9"/>
        </w:rPr>
        <w:t>EA</w:t>
      </w:r>
      <w:r w:rsidR="00BA27F3">
        <w:rPr>
          <w:rFonts w:cs="AdvTT5235d5a9"/>
        </w:rPr>
        <w:t xml:space="preserve"> could provide information about </w:t>
      </w:r>
      <w:r w:rsidR="00255DD3">
        <w:rPr>
          <w:rFonts w:cs="AdvTT5235d5a9"/>
        </w:rPr>
        <w:t>the severity of the ongoing tissue injury, regardless of the bacterial etiology</w:t>
      </w:r>
      <w:r w:rsidR="00255DD3">
        <w:rPr>
          <w:rFonts w:cs="AdvTT5235d5a9"/>
        </w:rPr>
        <w:fldChar w:fldCharType="begin"/>
      </w:r>
      <w:r w:rsidR="003D63A8">
        <w:rPr>
          <w:rFonts w:cs="AdvTT5235d5a9"/>
        </w:rPr>
        <w:instrText xml:space="preserve"> ADDIN EN.CITE &lt;EndNote&gt;&lt;Cite&gt;&lt;Author&gt;Bottiroli&lt;/Author&gt;&lt;Year&gt;2017&lt;/Year&gt;&lt;IDText&gt;Prevalence and clinical significance of early high Endotoxin Activity in septic shock: An observational study&lt;/IDText&gt;&lt;DisplayText&gt;&lt;style face="superscript"&gt;15&lt;/style&gt;&lt;/DisplayText&gt;&lt;record&gt;&lt;urls&gt;&lt;related-urls&gt;&lt;url&gt;http://dx.doi.org/10.1016/j.jcrc.2017.04.030&lt;/url&gt;&lt;/related-urls&gt;&lt;/urls&gt;&lt;isbn&gt;0883-9441&lt;/isbn&gt;&lt;titles&gt;&lt;title&gt;Prevalence and clinical significance of early high Endotoxin Activity in septic shock: An observational study&lt;/title&gt;&lt;secondary-title&gt;Journal of critical care&lt;/secondary-title&gt;&lt;/titles&gt;&lt;pages&gt;124-129&lt;/pages&gt;&lt;urls&gt;&lt;pdf-urls&gt;&lt;url&gt;/Users/riccardopinciroli/Downloads/1-s2.0-S0883944117302186.pdf&lt;/url&gt;&lt;/pdf-urls&gt;&lt;/urls&gt;&lt;contributors&gt;&lt;authors&gt;&lt;author&gt;Bottiroli, Maurizio&lt;/author&gt;&lt;author&gt;Monti, Gianpaola&lt;/author&gt;&lt;author&gt;Pinciroli, Riccardo&lt;/author&gt;&lt;author&gt;Vecchi, Irene&lt;/author&gt;&lt;author&gt;Terzi, Valeria&lt;/author&gt;&lt;author&gt;Ortisi, Giuseppe&lt;/author&gt;&lt;author&gt;Casella, Giampaolo&lt;/author&gt;&lt;author&gt;Fumagalli, Roberto&lt;/author&gt;&lt;/authors&gt;&lt;/contributors&gt;&lt;added-date format="utc"&gt;1525793961&lt;/added-date&gt;&lt;ref-type name="Journal Article"&gt;17&lt;/ref-type&gt;&lt;dates&gt;&lt;year&gt;2017&lt;/year&gt;&lt;/dates&gt;&lt;rec-number&gt;234&lt;/rec-number&gt;&lt;last-updated-date format="utc"&gt;1525793961&lt;/last-updated-date&gt;&lt;electronic-resource-num&gt;10.1016/j.jcrc.2017.04.030&lt;/electronic-resource-num&gt;&lt;volume&gt;41&lt;/volume&gt;&lt;remote-database-name&gt;READCUBE&lt;/remote-database-name&gt;&lt;/record&gt;&lt;/Cite&gt;&lt;/EndNote&gt;</w:instrText>
      </w:r>
      <w:r w:rsidR="00255DD3">
        <w:rPr>
          <w:rFonts w:cs="AdvTT5235d5a9"/>
        </w:rPr>
        <w:fldChar w:fldCharType="separate"/>
      </w:r>
      <w:r w:rsidR="003D63A8" w:rsidRPr="003D63A8">
        <w:rPr>
          <w:rFonts w:cs="AdvTT5235d5a9"/>
          <w:noProof/>
          <w:vertAlign w:val="superscript"/>
        </w:rPr>
        <w:t>15</w:t>
      </w:r>
      <w:r w:rsidR="00255DD3">
        <w:rPr>
          <w:rFonts w:cs="AdvTT5235d5a9"/>
        </w:rPr>
        <w:fldChar w:fldCharType="end"/>
      </w:r>
      <w:r w:rsidR="00255DD3">
        <w:rPr>
          <w:rFonts w:cs="AdvTT5235d5a9"/>
        </w:rPr>
        <w:t xml:space="preserve">. Supporting this principle, in a recent study Grimaldi </w:t>
      </w:r>
      <w:r w:rsidR="00026FB3" w:rsidRPr="00026FB3">
        <w:rPr>
          <w:rFonts w:cs="AdvTT5235d5a9"/>
        </w:rPr>
        <w:t>et al.</w:t>
      </w:r>
      <w:r w:rsidR="00255DD3">
        <w:rPr>
          <w:rFonts w:cs="AdvTT5235d5a9"/>
        </w:rPr>
        <w:t xml:space="preserve"> found the </w:t>
      </w:r>
      <w:r w:rsidR="00336911">
        <w:rPr>
          <w:rFonts w:cs="AdvTT5235d5a9"/>
        </w:rPr>
        <w:t xml:space="preserve">elevation of </w:t>
      </w:r>
      <w:r w:rsidR="00BF48EA">
        <w:rPr>
          <w:rFonts w:cs="AdvTT5235d5a9"/>
        </w:rPr>
        <w:t>EA</w:t>
      </w:r>
      <w:r w:rsidR="00336911">
        <w:rPr>
          <w:rFonts w:cs="AdvTT5235d5a9"/>
        </w:rPr>
        <w:t xml:space="preserve"> levels to be associated with the severity and duration of shock following out-of-hospital cardiac arrest</w:t>
      </w:r>
      <w:r w:rsidR="00336911">
        <w:rPr>
          <w:rFonts w:cs="AdvTT5235d5a9"/>
        </w:rPr>
        <w:fldChar w:fldCharType="begin"/>
      </w:r>
      <w:r w:rsidR="003D63A8">
        <w:rPr>
          <w:rFonts w:cs="AdvTT5235d5a9"/>
        </w:rPr>
        <w:instrText xml:space="preserve"> ADDIN EN.CITE &lt;EndNote&gt;&lt;Cite&gt;&lt;Author&gt;Grimaldi&lt;/Author&gt;&lt;Year&gt;2015&lt;/Year&gt;&lt;IDText&gt;High Level of Endotoxemia Following Out-of-Hospital Cardiac Arrest Is Associated With Severity and Duration of Postcardiac Arrest Shock&lt;/IDText&gt;&lt;DisplayText&gt;&lt;style face="superscript"&gt;13&lt;/style&gt;&lt;/DisplayText&gt;&lt;record&gt;&lt;dates&gt;&lt;pub-dates&gt;&lt;date&gt;Dec&lt;/date&gt;&lt;/pub-dates&gt;&lt;year&gt;2015&lt;/year&gt;&lt;/dates&gt;&lt;keywords&gt;&lt;keyword&gt;Aged&lt;/keyword&gt;&lt;keyword&gt;Biomarkers&lt;/keyword&gt;&lt;keyword&gt;Cardiopulmonary Resuscitation&lt;/keyword&gt;&lt;keyword&gt;Endotoxemia&lt;/keyword&gt;&lt;keyword&gt;Female&lt;/keyword&gt;&lt;keyword&gt;Humans&lt;/keyword&gt;&lt;keyword&gt;Intensive Care Units&lt;/keyword&gt;&lt;keyword&gt;Male&lt;/keyword&gt;&lt;keyword&gt;Middle Aged&lt;/keyword&gt;&lt;keyword&gt;Out-of-Hospital Cardiac Arrest&lt;/keyword&gt;&lt;keyword&gt;Paris&lt;/keyword&gt;&lt;keyword&gt;Prospective Studies&lt;/keyword&gt;&lt;keyword&gt;Severity of Illness Index&lt;/keyword&gt;&lt;keyword&gt;Shock&lt;/keyword&gt;&lt;keyword&gt;Tertiary Care Centers&lt;/keyword&gt;&lt;keyword&gt;Time Factors&lt;/keyword&gt;&lt;keyword&gt;Vasoconstrictor Agents&lt;/keyword&gt;&lt;/keywords&gt;&lt;urls&gt;&lt;related-urls&gt;&lt;url&gt;https://www.ncbi.nlm.nih.gov/pubmed/26427593&lt;/url&gt;&lt;/related-urls&gt;&lt;/urls&gt;&lt;isbn&gt;1530-0293&lt;/isbn&gt;&lt;titles&gt;&lt;title&gt;High Level of Endotoxemia Following Out-of-Hospital Cardiac Arrest Is Associated With Severity and Duration of Postcardiac Arrest Shock&lt;/title&gt;&lt;secondary-title&gt;Crit Care Med&lt;/secondary-title&gt;&lt;/titles&gt;&lt;pages&gt;2597-604&lt;/pages&gt;&lt;number&gt;12&lt;/number&gt;&lt;contributors&gt;&lt;authors&gt;&lt;author&gt;Grimaldi, D.&lt;/author&gt;&lt;author&gt;Sauneuf, B.&lt;/author&gt;&lt;author&gt;Guivarch, E.&lt;/author&gt;&lt;author&gt;Ricome, S.&lt;/author&gt;&lt;author&gt;Geri, G.&lt;/author&gt;&lt;author&gt;Charpentier, J.&lt;/author&gt;&lt;author&gt;Zuber, B.&lt;/author&gt;&lt;author&gt;Dumas, F.&lt;/author&gt;&lt;author&gt;Spaulding, C.&lt;/author&gt;&lt;author&gt;Mira, J. P.&lt;/author&gt;&lt;author&gt;Cariou, A.&lt;/author&gt;&lt;/authors&gt;&lt;/contributors&gt;&lt;language&gt;eng&lt;/language&gt;&lt;added-date format="utc"&gt;1525817945&lt;/added-date&gt;&lt;ref-type name="Journal Article"&gt;17&lt;/ref-type&gt;&lt;rec-number&gt;249&lt;/rec-number&gt;&lt;last-updated-date format="utc"&gt;1525817945&lt;/last-updated-date&gt;&lt;accession-num&gt;26427593&lt;/accession-num&gt;&lt;electronic-resource-num&gt;10.1097/CCM.0000000000001303&lt;/electronic-resource-num&gt;&lt;volume&gt;43&lt;/volume&gt;&lt;/record&gt;&lt;/Cite&gt;&lt;/EndNote&gt;</w:instrText>
      </w:r>
      <w:r w:rsidR="00336911">
        <w:rPr>
          <w:rFonts w:cs="AdvTT5235d5a9"/>
        </w:rPr>
        <w:fldChar w:fldCharType="separate"/>
      </w:r>
      <w:r w:rsidR="003D63A8" w:rsidRPr="003D63A8">
        <w:rPr>
          <w:rFonts w:cs="AdvTT5235d5a9"/>
          <w:noProof/>
          <w:vertAlign w:val="superscript"/>
        </w:rPr>
        <w:t>13</w:t>
      </w:r>
      <w:r w:rsidR="00336911">
        <w:rPr>
          <w:rFonts w:cs="AdvTT5235d5a9"/>
        </w:rPr>
        <w:fldChar w:fldCharType="end"/>
      </w:r>
      <w:r w:rsidR="00336911">
        <w:rPr>
          <w:rFonts w:cs="AdvTT5235d5a9"/>
        </w:rPr>
        <w:t>.</w:t>
      </w:r>
    </w:p>
    <w:p w14:paraId="590A957F" w14:textId="77777777" w:rsidR="00946363" w:rsidRDefault="00946363" w:rsidP="00946363">
      <w:pPr>
        <w:rPr>
          <w:rFonts w:cs="AdvTT5235d5a9"/>
        </w:rPr>
      </w:pPr>
    </w:p>
    <w:p w14:paraId="6FBBAE81" w14:textId="230622B8" w:rsidR="00E36239" w:rsidRDefault="00E36239" w:rsidP="00946363">
      <w:pPr>
        <w:widowControl/>
        <w:autoSpaceDE/>
        <w:autoSpaceDN/>
        <w:adjustRightInd/>
        <w:rPr>
          <w:rFonts w:cs="AdvTT5235d5a9"/>
        </w:rPr>
      </w:pPr>
      <w:r>
        <w:rPr>
          <w:rFonts w:cs="AdvTT5235d5a9"/>
        </w:rPr>
        <w:t xml:space="preserve">Interestingly, </w:t>
      </w:r>
      <w:proofErr w:type="spellStart"/>
      <w:r w:rsidR="00CF28C4">
        <w:rPr>
          <w:rFonts w:cs="AdvTT5235d5a9"/>
        </w:rPr>
        <w:t>Virzí</w:t>
      </w:r>
      <w:proofErr w:type="spellEnd"/>
      <w:r w:rsidR="00CF28C4">
        <w:rPr>
          <w:rFonts w:cs="AdvTT5235d5a9"/>
        </w:rPr>
        <w:t xml:space="preserve"> </w:t>
      </w:r>
      <w:r w:rsidR="00026FB3" w:rsidRPr="00026FB3">
        <w:rPr>
          <w:rFonts w:cs="AdvTT5235d5a9"/>
        </w:rPr>
        <w:t>et al.</w:t>
      </w:r>
      <w:r w:rsidR="00CF28C4">
        <w:rPr>
          <w:rFonts w:cs="AdvTT5235d5a9"/>
        </w:rPr>
        <w:t xml:space="preserve"> </w:t>
      </w:r>
      <w:r w:rsidR="002B7819">
        <w:rPr>
          <w:rFonts w:cs="AdvTT5235d5a9"/>
        </w:rPr>
        <w:t xml:space="preserve">also </w:t>
      </w:r>
      <w:r w:rsidR="00CF28C4">
        <w:rPr>
          <w:rFonts w:cs="AdvTT5235d5a9"/>
        </w:rPr>
        <w:t xml:space="preserve">highlighted the potential </w:t>
      </w:r>
      <w:r w:rsidR="00CF28C4" w:rsidRPr="00CF28C4">
        <w:rPr>
          <w:rFonts w:cs="AdvTT5235d5a9"/>
        </w:rPr>
        <w:t>role of endotoxin</w:t>
      </w:r>
      <w:r w:rsidR="007235A9">
        <w:rPr>
          <w:rFonts w:cs="AdvTT5235d5a9"/>
        </w:rPr>
        <w:t xml:space="preserve"> (and </w:t>
      </w:r>
      <w:r w:rsidR="002B7819">
        <w:rPr>
          <w:rFonts w:cs="AdvTT5235d5a9"/>
        </w:rPr>
        <w:t xml:space="preserve">its </w:t>
      </w:r>
      <w:r w:rsidR="007235A9">
        <w:rPr>
          <w:rFonts w:cs="AdvTT5235d5a9"/>
        </w:rPr>
        <w:t xml:space="preserve">monitoring) </w:t>
      </w:r>
      <w:r w:rsidR="00CF28C4" w:rsidRPr="00CF28C4">
        <w:rPr>
          <w:rFonts w:cs="AdvTT5235d5a9"/>
        </w:rPr>
        <w:t xml:space="preserve">in </w:t>
      </w:r>
      <w:r w:rsidR="00CF28C4">
        <w:rPr>
          <w:rFonts w:cs="AdvTT5235d5a9"/>
        </w:rPr>
        <w:t>patients with</w:t>
      </w:r>
      <w:r w:rsidR="00CF28C4" w:rsidRPr="00CF28C4">
        <w:rPr>
          <w:rFonts w:cs="AdvTT5235d5a9"/>
        </w:rPr>
        <w:t xml:space="preserve"> </w:t>
      </w:r>
      <w:r w:rsidR="002B7819">
        <w:rPr>
          <w:rFonts w:cs="AdvTT5235d5a9"/>
        </w:rPr>
        <w:t xml:space="preserve">type 5 </w:t>
      </w:r>
      <w:r w:rsidR="00CF28C4" w:rsidRPr="00CF28C4">
        <w:rPr>
          <w:rFonts w:cs="AdvTT5235d5a9"/>
        </w:rPr>
        <w:t>cardiorenal syndrome</w:t>
      </w:r>
      <w:r w:rsidR="00CF28C4">
        <w:rPr>
          <w:rFonts w:cs="AdvTT5235d5a9"/>
        </w:rPr>
        <w:t xml:space="preserve">, a condition </w:t>
      </w:r>
      <w:r w:rsidR="00CF28C4" w:rsidRPr="00CF28C4">
        <w:rPr>
          <w:rFonts w:cs="AdvTT5235d5a9"/>
        </w:rPr>
        <w:t>characterized by concomitant cardiac and renal dysfunction in the setting of different systemic disorders, such as sepsis</w:t>
      </w:r>
      <w:r w:rsidR="007235A9">
        <w:rPr>
          <w:rFonts w:cs="AdvTT5235d5a9"/>
        </w:rPr>
        <w:fldChar w:fldCharType="begin">
          <w:fldData xml:space="preserve">PEVuZE5vdGU+PENpdGU+PEF1dGhvcj5DbGVtZW50aTwvQXV0aG9yPjxZZWFyPjIwMTc8L1llYXI+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</w:fldData>
        </w:fldChar>
      </w:r>
      <w:r w:rsidR="00744907">
        <w:rPr>
          <w:rFonts w:cs="AdvTT5235d5a9"/>
        </w:rPr>
        <w:instrText xml:space="preserve"> ADDIN EN.CITE </w:instrText>
      </w:r>
      <w:r w:rsidR="00744907">
        <w:rPr>
          <w:rFonts w:cs="AdvTT5235d5a9"/>
        </w:rPr>
        <w:fldChar w:fldCharType="begin">
          <w:fldData xml:space="preserve">PEVuZE5vdGU+PENpdGU+PEF1dGhvcj5DbGVtZW50aTwvQXV0aG9yPjxZZWFyPjIwMTc8L1llYXI+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</w:fldData>
        </w:fldChar>
      </w:r>
      <w:r w:rsidR="00744907">
        <w:rPr>
          <w:rFonts w:cs="AdvTT5235d5a9"/>
        </w:rPr>
        <w:instrText xml:space="preserve"> ADDIN EN.CITE.DATA </w:instrText>
      </w:r>
      <w:r w:rsidR="00744907">
        <w:rPr>
          <w:rFonts w:cs="AdvTT5235d5a9"/>
        </w:rPr>
      </w:r>
      <w:r w:rsidR="00744907">
        <w:rPr>
          <w:rFonts w:cs="AdvTT5235d5a9"/>
        </w:rPr>
        <w:fldChar w:fldCharType="end"/>
      </w:r>
      <w:r w:rsidR="007235A9">
        <w:rPr>
          <w:rFonts w:cs="AdvTT5235d5a9"/>
        </w:rPr>
      </w:r>
      <w:r w:rsidR="007235A9">
        <w:rPr>
          <w:rFonts w:cs="AdvTT5235d5a9"/>
        </w:rPr>
        <w:fldChar w:fldCharType="separate"/>
      </w:r>
      <w:r w:rsidR="00744907" w:rsidRPr="00744907">
        <w:rPr>
          <w:rFonts w:cs="AdvTT5235d5a9"/>
          <w:noProof/>
          <w:vertAlign w:val="superscript"/>
        </w:rPr>
        <w:t>23</w:t>
      </w:r>
      <w:r w:rsidR="007235A9">
        <w:rPr>
          <w:rFonts w:cs="AdvTT5235d5a9"/>
        </w:rPr>
        <w:fldChar w:fldCharType="end"/>
      </w:r>
      <w:r w:rsidR="00744907">
        <w:rPr>
          <w:rFonts w:cs="AdvTT5235d5a9"/>
        </w:rPr>
        <w:t xml:space="preserve"> </w:t>
      </w:r>
      <w:r w:rsidR="00CF28C4">
        <w:rPr>
          <w:rFonts w:cs="AdvTT5235d5a9"/>
        </w:rPr>
        <w:t>.</w:t>
      </w:r>
      <w:r w:rsidR="00790E6D">
        <w:rPr>
          <w:rFonts w:cs="AdvTT5235d5a9"/>
        </w:rPr>
        <w:t xml:space="preserve"> Endotoxin is </w:t>
      </w:r>
      <w:r w:rsidR="00790E6D">
        <w:rPr>
          <w:rFonts w:cs="AdvTT5235d5a9"/>
        </w:rPr>
        <w:lastRenderedPageBreak/>
        <w:t xml:space="preserve">known to induce </w:t>
      </w:r>
      <w:r w:rsidR="00744907">
        <w:rPr>
          <w:rFonts w:cs="AdvTT5235d5a9"/>
        </w:rPr>
        <w:t xml:space="preserve">impairment of cardiac myocytes, although the exact pathophysiological mechanism is largely unclear. On the other hand, endotoxemia has been shown to induce renal dysfunction due to several pathways of </w:t>
      </w:r>
      <w:r w:rsidR="00744907" w:rsidRPr="00744907">
        <w:rPr>
          <w:rFonts w:cs="AdvTT5235d5a9"/>
        </w:rPr>
        <w:t xml:space="preserve">local and systemic </w:t>
      </w:r>
      <w:r w:rsidR="00744907">
        <w:rPr>
          <w:rFonts w:cs="AdvTT5235d5a9"/>
        </w:rPr>
        <w:t xml:space="preserve">injury, causing impairments of </w:t>
      </w:r>
      <w:r w:rsidR="00744907" w:rsidRPr="00744907">
        <w:rPr>
          <w:rFonts w:cs="AdvTT5235d5a9"/>
        </w:rPr>
        <w:t>renal blood flow, glomerular filtration rate, and tubular function</w:t>
      </w:r>
      <w:r w:rsidR="00744907">
        <w:rPr>
          <w:rFonts w:cs="AdvTT5235d5a9"/>
        </w:rPr>
        <w:fldChar w:fldCharType="begin"/>
      </w:r>
      <w:r w:rsidR="00744907">
        <w:rPr>
          <w:rFonts w:cs="AdvTT5235d5a9"/>
        </w:rPr>
        <w:instrText xml:space="preserve"> ADDIN EN.CITE &lt;EndNote&gt;&lt;Cite&gt;&lt;Author&gt;Clementi&lt;/Author&gt;&lt;Year&gt;2017&lt;/Year&gt;&lt;IDText&gt;The Role of Endotoxin in the Setting of Cardiorenal Syndrome Type 5&lt;/IDText&gt;&lt;DisplayText&gt;&lt;style face="superscript"&gt;22&lt;/style&gt;&lt;/DisplayText&gt;&lt;record&gt;&lt;dates&gt;&lt;pub-dates&gt;&lt;date&gt;Oct&lt;/date&gt;&lt;/pub-dates&gt;&lt;year&gt;2017&lt;/year&gt;&lt;/dates&gt;&lt;keywords&gt;&lt;keyword&gt;Cardiorenal syndrome type 5&lt;/keyword&gt;&lt;keyword&gt;Endotoxin&lt;/keyword&gt;&lt;keyword&gt;Lipopolysaccharide&lt;/keyword&gt;&lt;/keywords&gt;&lt;urls&gt;&lt;related-urls&gt;&lt;url&gt;https://www.ncbi.nlm.nih.gov/pubmed/29118766&lt;/url&gt;&lt;/related-urls&gt;&lt;/urls&gt;&lt;isbn&gt;1664-3828&lt;/isbn&gt;&lt;custom2&gt;PMC5662967&lt;/custom2&gt;&lt;titles&gt;&lt;title&gt;The Role of Endotoxin in the Setting of Cardiorenal Syndrome Type 5&lt;/title&gt;&lt;secondary-title&gt;Cardiorenal Med&lt;/secondary-title&gt;&lt;/titles&gt;&lt;pages&gt;276-283&lt;/pages&gt;&lt;number&gt;4&lt;/number&gt;&lt;contributors&gt;&lt;authors&gt;&lt;author&gt;Clementi, A.&lt;/author&gt;&lt;author&gt;Virzì, G. M.&lt;/author&gt;&lt;author&gt;Brocca, A.&lt;/author&gt;&lt;author&gt;Ronco, C.&lt;/author&gt;&lt;/authors&gt;&lt;/contributors&gt;&lt;edition&gt;2017/06/24&lt;/edition&gt;&lt;language&gt;eng&lt;/language&gt;&lt;added-date format="utc"&gt;1543713403&lt;/added-date&gt;&lt;ref-type name="Journal Article"&gt;17&lt;/ref-type&gt;&lt;rec-number&gt;252&lt;/rec-number&gt;&lt;last-updated-date format="utc"&gt;1543713403&lt;/last-updated-date&gt;&lt;accession-num&gt;29118766&lt;/accession-num&gt;&lt;electronic-resource-num&gt;10.1159/000475846&lt;/electronic-resource-num&gt;&lt;volume&gt;7&lt;/volume&gt;&lt;/record&gt;&lt;/Cite&gt;&lt;/EndNote&gt;</w:instrText>
      </w:r>
      <w:r w:rsidR="00744907">
        <w:rPr>
          <w:rFonts w:cs="AdvTT5235d5a9"/>
        </w:rPr>
        <w:fldChar w:fldCharType="separate"/>
      </w:r>
      <w:r w:rsidR="00744907" w:rsidRPr="00744907">
        <w:rPr>
          <w:rFonts w:cs="AdvTT5235d5a9"/>
          <w:noProof/>
          <w:vertAlign w:val="superscript"/>
        </w:rPr>
        <w:t>22</w:t>
      </w:r>
      <w:r w:rsidR="00744907">
        <w:rPr>
          <w:rFonts w:cs="AdvTT5235d5a9"/>
        </w:rPr>
        <w:fldChar w:fldCharType="end"/>
      </w:r>
      <w:r w:rsidR="00744907">
        <w:rPr>
          <w:rFonts w:cs="AdvTT5235d5a9"/>
        </w:rPr>
        <w:t>.</w:t>
      </w:r>
    </w:p>
    <w:p w14:paraId="245AA39C" w14:textId="77777777" w:rsidR="00946363" w:rsidRPr="00CF28C4" w:rsidRDefault="00946363" w:rsidP="00946363">
      <w:pPr>
        <w:widowControl/>
        <w:autoSpaceDE/>
        <w:autoSpaceDN/>
        <w:adjustRightInd/>
        <w:rPr>
          <w:rFonts w:cs="AdvTT5235d5a9"/>
        </w:rPr>
      </w:pPr>
    </w:p>
    <w:p w14:paraId="7A0F6B84" w14:textId="47C159CF" w:rsidR="00BF4166" w:rsidRDefault="00336911" w:rsidP="00946363">
      <w:pPr>
        <w:rPr>
          <w:rFonts w:cs="AdvTT5235d5a9"/>
        </w:rPr>
      </w:pPr>
      <w:r>
        <w:rPr>
          <w:rFonts w:cs="AdvTT5235d5a9"/>
        </w:rPr>
        <w:t xml:space="preserve">However, a few limitations of the </w:t>
      </w:r>
      <w:r w:rsidR="00BF48EA">
        <w:rPr>
          <w:rFonts w:cs="AdvTT5235d5a9"/>
        </w:rPr>
        <w:t>EA</w:t>
      </w:r>
      <w:r>
        <w:rPr>
          <w:rFonts w:cs="AdvTT5235d5a9"/>
        </w:rPr>
        <w:t xml:space="preserve"> must be highlighted. </w:t>
      </w:r>
      <w:r w:rsidR="00BF4166" w:rsidRPr="00241185">
        <w:rPr>
          <w:rFonts w:cs="AdvTT5235d5a9"/>
        </w:rPr>
        <w:t xml:space="preserve">The influence of </w:t>
      </w:r>
      <w:r w:rsidR="008D1A11">
        <w:rPr>
          <w:rFonts w:cs="AdvTT5235d5a9"/>
        </w:rPr>
        <w:t>an ongoing antibiotic therapy</w:t>
      </w:r>
      <w:r w:rsidR="00BF4166" w:rsidRPr="00241185">
        <w:rPr>
          <w:rFonts w:cs="AdvTT5235d5a9"/>
        </w:rPr>
        <w:t xml:space="preserve"> on the </w:t>
      </w:r>
      <w:r w:rsidR="00BF48EA">
        <w:rPr>
          <w:rFonts w:cs="AdvTT5235d5a9"/>
        </w:rPr>
        <w:t>EA</w:t>
      </w:r>
      <w:r w:rsidR="00BF4166" w:rsidRPr="00241185">
        <w:rPr>
          <w:rFonts w:cs="AdvTT5235d5a9"/>
        </w:rPr>
        <w:t xml:space="preserve"> </w:t>
      </w:r>
      <w:r w:rsidR="008D1A11">
        <w:rPr>
          <w:rFonts w:cs="AdvTT5235d5a9"/>
        </w:rPr>
        <w:t xml:space="preserve">result </w:t>
      </w:r>
      <w:r w:rsidR="00BF4166" w:rsidRPr="00241185">
        <w:rPr>
          <w:rFonts w:cs="AdvTT5235d5a9"/>
        </w:rPr>
        <w:t>i</w:t>
      </w:r>
      <w:r w:rsidR="008D1A11">
        <w:rPr>
          <w:rFonts w:cs="AdvTT5235d5a9"/>
        </w:rPr>
        <w:t xml:space="preserve">s currently </w:t>
      </w:r>
      <w:r w:rsidR="00BF4166" w:rsidRPr="00241185">
        <w:rPr>
          <w:rFonts w:cs="AdvTT5235d5a9"/>
        </w:rPr>
        <w:t>not well established</w:t>
      </w:r>
      <w:r w:rsidR="008D1A11">
        <w:rPr>
          <w:rFonts w:cs="AdvTT5235d5a9"/>
        </w:rPr>
        <w:fldChar w:fldCharType="begin"/>
      </w:r>
      <w:r w:rsidR="007235A9">
        <w:rPr>
          <w:rFonts w:cs="AdvTT5235d5a9"/>
        </w:rPr>
        <w:instrText xml:space="preserve"> ADDIN EN.CITE &lt;EndNote&gt;&lt;Cite&gt;&lt;Author&gt;Mignon&lt;/Author&gt;&lt;Year&gt;2014&lt;/Year&gt;&lt;IDText&gt;Effect of empiric antibiotic treatment on plasma endotoxin activity in septic patients&lt;/IDText&gt;&lt;DisplayText&gt;&lt;style face="superscript"&gt;24&lt;/style&gt;&lt;/DisplayText&gt;&lt;record&gt;&lt;urls&gt;&lt;related-urls&gt;&lt;url&gt;http://dx.doi.org/10.1007/s15010-014-0586-4&lt;/url&gt;&lt;/related-urls&gt;&lt;/urls&gt;&lt;isbn&gt;0300-8126&lt;/isbn&gt;&lt;custom5&gt;1294622&lt;/custom5&gt;&lt;titles&gt;&lt;title&gt;Effect of empiric antibiotic treatment on plasma endotoxin activity in septic patients&lt;/title&gt;&lt;secondary-title&gt;Infection&lt;/secondary-title&gt;&lt;/titles&gt;&lt;pages&gt;521-528&lt;/pages&gt;&lt;number&gt;3&lt;/number&gt;&lt;contributors&gt;&lt;authors&gt;&lt;author&gt;Mignon, F.&lt;/author&gt;&lt;author&gt;Piagnerelli, M.&lt;/author&gt;&lt;author&gt;Van Nuffelen, M.&lt;/author&gt;&lt;author&gt;Vincent, J. L.&lt;/author&gt;&lt;/authors&gt;&lt;/contributors&gt;&lt;added-date format="utc"&gt;1525793961&lt;/added-date&gt;&lt;ref-type name="Journal Article"&gt;17&lt;/ref-type&gt;&lt;dates&gt;&lt;year&gt;2014&lt;/year&gt;&lt;/dates&gt;&lt;rec-number&gt;233&lt;/rec-number&gt;&lt;last-updated-date format="utc"&gt;1525793961&lt;/last-updated-date&gt;&lt;electronic-resource-num&gt;10.1007/s15010-014-0586-4&lt;/electronic-resource-num&gt;&lt;volume&gt;42&lt;/volume&gt;&lt;remote-database-name&gt;READCUBE&lt;/remote-database-name&gt;&lt;/record&gt;&lt;/Cite&gt;&lt;/EndNote&gt;</w:instrText>
      </w:r>
      <w:r w:rsidR="008D1A11">
        <w:rPr>
          <w:rFonts w:cs="AdvTT5235d5a9"/>
        </w:rPr>
        <w:fldChar w:fldCharType="separate"/>
      </w:r>
      <w:r w:rsidR="007235A9" w:rsidRPr="007235A9">
        <w:rPr>
          <w:rFonts w:cs="AdvTT5235d5a9"/>
          <w:noProof/>
          <w:vertAlign w:val="superscript"/>
        </w:rPr>
        <w:t>24</w:t>
      </w:r>
      <w:r w:rsidR="008D1A11">
        <w:rPr>
          <w:rFonts w:cs="AdvTT5235d5a9"/>
        </w:rPr>
        <w:fldChar w:fldCharType="end"/>
      </w:r>
      <w:r w:rsidR="00BF4166" w:rsidRPr="00241185">
        <w:rPr>
          <w:rFonts w:cs="AdvTT5235d5a9"/>
        </w:rPr>
        <w:t xml:space="preserve">. </w:t>
      </w:r>
      <w:r w:rsidR="008D1A11">
        <w:rPr>
          <w:rFonts w:cs="AdvTT5235d5a9"/>
        </w:rPr>
        <w:t xml:space="preserve">Moreover, evidence suggests that </w:t>
      </w:r>
      <w:r w:rsidR="008D1A11" w:rsidRPr="00241185">
        <w:rPr>
          <w:rFonts w:cs="AdvTT5235d5a9"/>
        </w:rPr>
        <w:t>in critical ill patients</w:t>
      </w:r>
      <w:r w:rsidR="002B7819">
        <w:rPr>
          <w:rFonts w:cs="AdvTT5235d5a9"/>
        </w:rPr>
        <w:t xml:space="preserve"> </w:t>
      </w:r>
      <w:r w:rsidR="008D1A11">
        <w:rPr>
          <w:rFonts w:cs="AdvTT5235d5a9"/>
        </w:rPr>
        <w:t xml:space="preserve">a single-point early </w:t>
      </w:r>
      <w:r w:rsidR="00BF48EA">
        <w:rPr>
          <w:rFonts w:cs="AdvTT5235d5a9"/>
        </w:rPr>
        <w:t>EA</w:t>
      </w:r>
      <w:r w:rsidR="008D1A11">
        <w:rPr>
          <w:rFonts w:cs="AdvTT5235d5a9"/>
        </w:rPr>
        <w:t xml:space="preserve"> measurement, </w:t>
      </w:r>
      <w:r w:rsidR="002B7819">
        <w:rPr>
          <w:rFonts w:cs="AdvTT5235d5a9"/>
        </w:rPr>
        <w:t xml:space="preserve">while useful, </w:t>
      </w:r>
      <w:r w:rsidR="00BF4166" w:rsidRPr="00241185">
        <w:rPr>
          <w:rFonts w:cs="AdvTT5235d5a9"/>
        </w:rPr>
        <w:t xml:space="preserve">does not </w:t>
      </w:r>
      <w:r w:rsidR="008D1A11">
        <w:rPr>
          <w:rFonts w:cs="AdvTT5235d5a9"/>
        </w:rPr>
        <w:t>reliably predict septic shock mortality</w:t>
      </w:r>
      <w:r w:rsidR="002B7819">
        <w:rPr>
          <w:rFonts w:cs="AdvTT5235d5a9"/>
        </w:rPr>
        <w:t>, even when greater than 0.6 units</w:t>
      </w:r>
      <w:r w:rsidR="008D1A11">
        <w:rPr>
          <w:rFonts w:cs="AdvTT5235d5a9"/>
        </w:rPr>
        <w:fldChar w:fldCharType="begin"/>
      </w:r>
      <w:r w:rsidR="003D63A8">
        <w:rPr>
          <w:rFonts w:cs="AdvTT5235d5a9"/>
        </w:rPr>
        <w:instrText xml:space="preserve"> ADDIN EN.CITE &lt;EndNote&gt;&lt;Cite&gt;&lt;Author&gt;Bottiroli&lt;/Author&gt;&lt;Year&gt;2017&lt;/Year&gt;&lt;IDText&gt;Prevalence and clinical significance of early high Endotoxin Activity in septic shock: An observational study&lt;/IDText&gt;&lt;DisplayText&gt;&lt;style face="superscript"&gt;15&lt;/style&gt;&lt;/DisplayText&gt;&lt;record&gt;&lt;urls&gt;&lt;related-urls&gt;&lt;url&gt;http://dx.doi.org/10.1016/j.jcrc.2017.04.030&lt;/url&gt;&lt;/related-urls&gt;&lt;/urls&gt;&lt;isbn&gt;0883-9441&lt;/isbn&gt;&lt;titles&gt;&lt;title&gt;Prevalence and clinical significance of early high Endotoxin Activity in septic shock: An observational study&lt;/title&gt;&lt;secondary-title&gt;Journal of critical care&lt;/secondary-title&gt;&lt;/titles&gt;&lt;pages&gt;124-129&lt;/pages&gt;&lt;urls&gt;&lt;pdf-urls&gt;&lt;url&gt;/Users/riccardopinciroli/Downloads/1-s2.0-S0883944117302186.pdf&lt;/url&gt;&lt;/pdf-urls&gt;&lt;/urls&gt;&lt;contributors&gt;&lt;authors&gt;&lt;author&gt;Bottiroli, Maurizio&lt;/author&gt;&lt;author&gt;Monti, Gianpaola&lt;/author&gt;&lt;author&gt;Pinciroli, Riccardo&lt;/author&gt;&lt;author&gt;Vecchi, Irene&lt;/author&gt;&lt;author&gt;Terzi, Valeria&lt;/author&gt;&lt;author&gt;Ortisi, Giuseppe&lt;/author&gt;&lt;author&gt;Casella, Giampaolo&lt;/author&gt;&lt;author&gt;Fumagalli, Roberto&lt;/author&gt;&lt;/authors&gt;&lt;/contributors&gt;&lt;added-date format="utc"&gt;1525793961&lt;/added-date&gt;&lt;ref-type name="Journal Article"&gt;17&lt;/ref-type&gt;&lt;dates&gt;&lt;year&gt;2017&lt;/year&gt;&lt;/dates&gt;&lt;rec-number&gt;234&lt;/rec-number&gt;&lt;last-updated-date format="utc"&gt;1525793961&lt;/last-updated-date&gt;&lt;electronic-resource-num&gt;10.1016/j.jcrc.2017.04.030&lt;/electronic-resource-num&gt;&lt;volume&gt;41&lt;/volume&gt;&lt;remote-database-name&gt;READCUBE&lt;/remote-database-name&gt;&lt;/record&gt;&lt;/Cite&gt;&lt;/EndNote&gt;</w:instrText>
      </w:r>
      <w:r w:rsidR="008D1A11">
        <w:rPr>
          <w:rFonts w:cs="AdvTT5235d5a9"/>
        </w:rPr>
        <w:fldChar w:fldCharType="separate"/>
      </w:r>
      <w:r w:rsidR="003D63A8" w:rsidRPr="003D63A8">
        <w:rPr>
          <w:rFonts w:cs="AdvTT5235d5a9"/>
          <w:noProof/>
          <w:vertAlign w:val="superscript"/>
        </w:rPr>
        <w:t>15</w:t>
      </w:r>
      <w:r w:rsidR="008D1A11">
        <w:rPr>
          <w:rFonts w:cs="AdvTT5235d5a9"/>
        </w:rPr>
        <w:fldChar w:fldCharType="end"/>
      </w:r>
      <w:r w:rsidR="008D1A11">
        <w:rPr>
          <w:rFonts w:cs="AdvTT5235d5a9"/>
        </w:rPr>
        <w:t xml:space="preserve">. Serial repeated assessments might be needed, although their </w:t>
      </w:r>
      <w:r w:rsidR="00E81103">
        <w:rPr>
          <w:rFonts w:cs="AdvTT5235d5a9"/>
        </w:rPr>
        <w:t xml:space="preserve">number </w:t>
      </w:r>
      <w:r w:rsidR="008D1A11">
        <w:rPr>
          <w:rFonts w:cs="AdvTT5235d5a9"/>
        </w:rPr>
        <w:t>and</w:t>
      </w:r>
      <w:r w:rsidR="00415A44">
        <w:rPr>
          <w:rFonts w:cs="AdvTT5235d5a9"/>
        </w:rPr>
        <w:t xml:space="preserve"> timing are </w:t>
      </w:r>
      <w:r w:rsidR="008D1A11">
        <w:rPr>
          <w:rFonts w:cs="AdvTT5235d5a9"/>
        </w:rPr>
        <w:t>currently unclear</w:t>
      </w:r>
      <w:r w:rsidR="00BF4166">
        <w:rPr>
          <w:rFonts w:cs="AdvTT5235d5a9"/>
        </w:rPr>
        <w:t>.</w:t>
      </w:r>
      <w:r w:rsidR="009A1E70">
        <w:rPr>
          <w:rFonts w:cs="AdvTT5235d5a9"/>
        </w:rPr>
        <w:t xml:space="preserve"> </w:t>
      </w:r>
      <w:r w:rsidR="00B24B9A">
        <w:t xml:space="preserve">Other authors </w:t>
      </w:r>
      <w:r w:rsidR="009A1E70" w:rsidRPr="00241185">
        <w:t>focu</w:t>
      </w:r>
      <w:r w:rsidR="00B24B9A">
        <w:t>sed on fluctuations in endotoxemia</w:t>
      </w:r>
      <w:r w:rsidR="009A1E70" w:rsidRPr="00241185">
        <w:t xml:space="preserve">, </w:t>
      </w:r>
      <w:r w:rsidR="009A1E70" w:rsidRPr="00766F6E">
        <w:t>hyp</w:t>
      </w:r>
      <w:r w:rsidR="009A1E70">
        <w:t>o</w:t>
      </w:r>
      <w:r w:rsidR="009A1E70" w:rsidRPr="00766F6E">
        <w:t>t</w:t>
      </w:r>
      <w:r w:rsidR="009A1E70">
        <w:t>h</w:t>
      </w:r>
      <w:r w:rsidR="009A1E70" w:rsidRPr="00766F6E">
        <w:t>es</w:t>
      </w:r>
      <w:r w:rsidR="009A1E70">
        <w:t>izing</w:t>
      </w:r>
      <w:r w:rsidR="009A1E70" w:rsidRPr="00766F6E">
        <w:t xml:space="preserve"> that </w:t>
      </w:r>
      <w:r w:rsidR="00B24B9A">
        <w:t xml:space="preserve">an </w:t>
      </w:r>
      <w:r w:rsidR="009A1E70" w:rsidRPr="00766F6E">
        <w:t xml:space="preserve">increased daily variability might </w:t>
      </w:r>
      <w:r w:rsidR="00415A44">
        <w:t>be associated with a higher degree of multi-organ dysfunction</w:t>
      </w:r>
      <w:r w:rsidR="00415A44">
        <w:fldChar w:fldCharType="begin"/>
      </w:r>
      <w:r w:rsidR="007235A9">
        <w:instrText xml:space="preserve"> ADDIN EN.CITE &lt;EndNote&gt;&lt;Cite&gt;&lt;Author&gt;Klein&lt;/Author&gt;&lt;Year&gt;2007&lt;/Year&gt;&lt;IDText&gt;Daily variation in endotoxin levels is associated with increased organ failure in critically ill patients&lt;/IDText&gt;&lt;DisplayText&gt;&lt;style face="superscript"&gt;25&lt;/style&gt;&lt;/DisplayText&gt;&lt;record&gt;&lt;urls&gt;&lt;related-urls&gt;&lt;url&gt;http://dx.doi.org/10.1097/shk.0b013e31805363c6&lt;/url&gt;&lt;/related-urls&gt;&lt;/urls&gt;&lt;isbn&gt;1073-2322&lt;/isbn&gt;&lt;titles&gt;&lt;title&gt;Daily variation in endotoxin levels is associated with increased organ failure in critically ill patients&lt;/title&gt;&lt;secondary-title&gt;Shock (Augusta, Ga.)&lt;/secondary-title&gt;&lt;/titles&gt;&lt;pages&gt;524-529&lt;/pages&gt;&lt;number&gt;5&lt;/number&gt;&lt;contributors&gt;&lt;authors&gt;&lt;author&gt;Klein, David J.&lt;/author&gt;&lt;author&gt;Derzko, Anastasia&lt;/author&gt;&lt;author&gt;Foster, Debra&lt;/author&gt;&lt;author&gt;Seely, Andrew J.&lt;/author&gt;&lt;author&gt;Brunet, Fabrice&lt;/author&gt;&lt;author&gt;Romaschin, Alexander D.&lt;/author&gt;&lt;author&gt;Marshall, John C.&lt;/author&gt;&lt;/authors&gt;&lt;/contributors&gt;&lt;added-date format="utc"&gt;1525793962&lt;/added-date&gt;&lt;ref-type name="Journal Article"&gt;17&lt;/ref-type&gt;&lt;dates&gt;&lt;year&gt;2007&lt;/year&gt;&lt;/dates&gt;&lt;rec-number&gt;242&lt;/rec-number&gt;&lt;last-updated-date format="utc"&gt;1525793962&lt;/last-updated-date&gt;&lt;electronic-resource-num&gt;10.1097/shk.0b013e31805363c6&lt;/electronic-resource-num&gt;&lt;volume&gt;28&lt;/volume&gt;&lt;remote-database-name&gt;READCUBE&lt;/remote-database-name&gt;&lt;/record&gt;&lt;/Cite&gt;&lt;/EndNote&gt;</w:instrText>
      </w:r>
      <w:r w:rsidR="00415A44">
        <w:fldChar w:fldCharType="separate"/>
      </w:r>
      <w:r w:rsidR="007235A9" w:rsidRPr="007235A9">
        <w:rPr>
          <w:noProof/>
          <w:vertAlign w:val="superscript"/>
        </w:rPr>
        <w:t>25</w:t>
      </w:r>
      <w:r w:rsidR="00415A44">
        <w:fldChar w:fldCharType="end"/>
      </w:r>
      <w:r w:rsidR="009A1E70">
        <w:t>.</w:t>
      </w:r>
      <w:r w:rsidR="00BF4166">
        <w:rPr>
          <w:rFonts w:cs="AdvTT5235d5a9"/>
        </w:rPr>
        <w:t xml:space="preserve"> </w:t>
      </w:r>
      <w:r w:rsidR="00B858E9">
        <w:rPr>
          <w:rFonts w:cs="AdvTT5235d5a9"/>
        </w:rPr>
        <w:t>Lastly, a</w:t>
      </w:r>
      <w:r w:rsidR="00BF4166">
        <w:rPr>
          <w:rFonts w:cs="AdvTT5235d5a9"/>
        </w:rPr>
        <w:t>n additional techni</w:t>
      </w:r>
      <w:r w:rsidR="009A1E70">
        <w:rPr>
          <w:rFonts w:cs="AdvTT5235d5a9"/>
        </w:rPr>
        <w:t>cal limitation to be considered</w:t>
      </w:r>
      <w:r w:rsidR="00BF4166">
        <w:rPr>
          <w:rFonts w:cs="AdvTT5235d5a9"/>
        </w:rPr>
        <w:t xml:space="preserve"> is the relative scale along which the endotoxin activity is </w:t>
      </w:r>
      <w:r w:rsidR="009A1E70">
        <w:rPr>
          <w:rFonts w:cs="AdvTT5235d5a9"/>
        </w:rPr>
        <w:t>measured</w:t>
      </w:r>
      <w:r w:rsidR="00B858E9">
        <w:rPr>
          <w:rFonts w:cs="AdvTT5235d5a9"/>
        </w:rPr>
        <w:t xml:space="preserve"> (0 to 1 </w:t>
      </w:r>
      <w:proofErr w:type="gramStart"/>
      <w:r w:rsidR="00B858E9">
        <w:rPr>
          <w:rFonts w:cs="AdvTT5235d5a9"/>
        </w:rPr>
        <w:t>units</w:t>
      </w:r>
      <w:proofErr w:type="gramEnd"/>
      <w:r w:rsidR="00B858E9">
        <w:rPr>
          <w:rFonts w:cs="AdvTT5235d5a9"/>
        </w:rPr>
        <w:t xml:space="preserve">, with </w:t>
      </w:r>
      <w:r w:rsidR="00026FB3">
        <w:rPr>
          <w:rFonts w:cs="AdvTT5235d5a9"/>
        </w:rPr>
        <w:t>0</w:t>
      </w:r>
      <w:r w:rsidR="00B858E9">
        <w:rPr>
          <w:rFonts w:cs="AdvTT5235d5a9"/>
        </w:rPr>
        <w:t>.01 minimum detectable increments)</w:t>
      </w:r>
      <w:r w:rsidR="00BF4166">
        <w:rPr>
          <w:rFonts w:cs="AdvTT5235d5a9"/>
        </w:rPr>
        <w:t xml:space="preserve">. This makes extremely high results inevitably plateau around the maximum level, thereby making differentiations in this subgroup of patients </w:t>
      </w:r>
      <w:r w:rsidR="009A1E70">
        <w:rPr>
          <w:rFonts w:cs="AdvTT5235d5a9"/>
        </w:rPr>
        <w:t xml:space="preserve">(EA &gt; 0.9 units) </w:t>
      </w:r>
      <w:r w:rsidR="00BF4166">
        <w:rPr>
          <w:rFonts w:cs="AdvTT5235d5a9"/>
        </w:rPr>
        <w:t>harder to investigate.</w:t>
      </w:r>
      <w:r>
        <w:rPr>
          <w:rFonts w:cs="AdvTT5235d5a9"/>
        </w:rPr>
        <w:t xml:space="preserve"> </w:t>
      </w:r>
    </w:p>
    <w:p w14:paraId="655E3E8D" w14:textId="77777777" w:rsidR="00946363" w:rsidRPr="00336911" w:rsidRDefault="00946363" w:rsidP="00946363">
      <w:pPr>
        <w:rPr>
          <w:rFonts w:cs="AdvTT5235d5a9"/>
        </w:rPr>
      </w:pPr>
    </w:p>
    <w:p w14:paraId="3C9CA6C8" w14:textId="134F68BB" w:rsidR="00BF4166" w:rsidRDefault="00BF4166" w:rsidP="00946363">
      <w:r>
        <w:t>In conclusion, while f</w:t>
      </w:r>
      <w:r w:rsidRPr="00766F6E">
        <w:t>urther studies are ne</w:t>
      </w:r>
      <w:r>
        <w:t>eded to evaluate the potential impact</w:t>
      </w:r>
      <w:r w:rsidRPr="00766F6E">
        <w:t xml:space="preserve"> of m</w:t>
      </w:r>
      <w:r>
        <w:t>onitoring endotoxin levels on clinical outcome</w:t>
      </w:r>
      <w:r w:rsidRPr="00766F6E">
        <w:t>,</w:t>
      </w:r>
      <w:r>
        <w:t xml:space="preserve"> the </w:t>
      </w:r>
      <w:r w:rsidR="00BF48EA">
        <w:t>EA</w:t>
      </w:r>
      <w:r>
        <w:t xml:space="preserve"> is currently available as </w:t>
      </w:r>
      <w:r w:rsidRPr="0072630C">
        <w:t xml:space="preserve">a </w:t>
      </w:r>
      <w:r>
        <w:t xml:space="preserve">quick, </w:t>
      </w:r>
      <w:r w:rsidRPr="0072630C">
        <w:t xml:space="preserve">simple and sensitive test, </w:t>
      </w:r>
      <w:r>
        <w:t>which might facilitate the</w:t>
      </w:r>
      <w:r w:rsidRPr="0072630C">
        <w:t xml:space="preserve"> decision</w:t>
      </w:r>
      <w:r>
        <w:t>-making</w:t>
      </w:r>
      <w:r w:rsidRPr="0072630C">
        <w:t xml:space="preserve"> </w:t>
      </w:r>
      <w:r>
        <w:t xml:space="preserve">process of ICU clinicians in </w:t>
      </w:r>
      <w:r w:rsidRPr="0072630C">
        <w:t>critical ill septic patients.</w:t>
      </w:r>
    </w:p>
    <w:p w14:paraId="78728D18" w14:textId="706614AE" w:rsidR="00014314" w:rsidRPr="001B1519" w:rsidRDefault="00014314" w:rsidP="00946363">
      <w:pPr>
        <w:rPr>
          <w:rFonts w:asciiTheme="minorHAnsi" w:hAnsiTheme="minorHAnsi" w:cstheme="minorHAnsi"/>
          <w:color w:val="auto"/>
        </w:rPr>
      </w:pPr>
    </w:p>
    <w:p w14:paraId="1734505F" w14:textId="7CD37FD4" w:rsidR="00AA03DF" w:rsidRPr="001B1519" w:rsidRDefault="00AA03DF" w:rsidP="00946363">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05EE7F7A" w14:textId="734A9B87" w:rsidR="00DB5AB3" w:rsidRPr="00BF4166" w:rsidRDefault="00BF4166" w:rsidP="00946363">
      <w:pPr>
        <w:widowControl/>
        <w:autoSpaceDE/>
        <w:autoSpaceDN/>
        <w:adjustRightInd/>
      </w:pPr>
      <w:r>
        <w:t xml:space="preserve">We thank </w:t>
      </w:r>
      <w:r w:rsidRPr="00BF4166">
        <w:t xml:space="preserve">Paolo </w:t>
      </w:r>
      <w:proofErr w:type="spellStart"/>
      <w:r w:rsidRPr="00BF4166">
        <w:t>Braganò</w:t>
      </w:r>
      <w:proofErr w:type="spellEnd"/>
      <w:r>
        <w:t xml:space="preserve"> and </w:t>
      </w:r>
      <w:r w:rsidRPr="00BF4166">
        <w:t xml:space="preserve">Lisa </w:t>
      </w:r>
      <w:proofErr w:type="spellStart"/>
      <w:r w:rsidRPr="00BF4166">
        <w:t>Mathiasen</w:t>
      </w:r>
      <w:proofErr w:type="spellEnd"/>
      <w:r>
        <w:t>, Ph.D.</w:t>
      </w:r>
      <w:r w:rsidR="00914629">
        <w:t xml:space="preserve"> for their review of the assay protocol methodology.</w:t>
      </w:r>
      <w:r w:rsidR="00946363">
        <w:t xml:space="preserve"> </w:t>
      </w:r>
      <w:r w:rsidR="00DB5AB3">
        <w:t>Dario Winterton, MD provided substantial help reviewing the manuscript for English language proficiency.</w:t>
      </w:r>
    </w:p>
    <w:p w14:paraId="62C89814" w14:textId="79A4DE53" w:rsidR="00BF4166" w:rsidRPr="001B1519" w:rsidRDefault="00BF4166" w:rsidP="00946363">
      <w:pPr>
        <w:rPr>
          <w:rFonts w:asciiTheme="minorHAnsi" w:hAnsiTheme="minorHAnsi" w:cstheme="minorHAnsi"/>
          <w:b/>
          <w:bCs/>
        </w:rPr>
      </w:pPr>
    </w:p>
    <w:p w14:paraId="5D52ED8B" w14:textId="565EB122" w:rsidR="00AA03DF" w:rsidRPr="001B1519" w:rsidRDefault="00AA03DF" w:rsidP="00946363">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66BECFA9" w:rsidR="00AA03DF" w:rsidRDefault="00914629" w:rsidP="00946363">
      <w:proofErr w:type="spellStart"/>
      <w:r w:rsidRPr="00613B7B">
        <w:t>Estor</w:t>
      </w:r>
      <w:proofErr w:type="spellEnd"/>
      <w:r w:rsidRPr="00613B7B">
        <w:t xml:space="preserve"> </w:t>
      </w:r>
      <w:proofErr w:type="spellStart"/>
      <w:r w:rsidRPr="00613B7B">
        <w:t>SpA</w:t>
      </w:r>
      <w:proofErr w:type="spellEnd"/>
      <w:r w:rsidRPr="00613B7B">
        <w:t xml:space="preserve"> covered the </w:t>
      </w:r>
      <w:r w:rsidR="00613B7B">
        <w:t xml:space="preserve">cost of the journal’s </w:t>
      </w:r>
      <w:r w:rsidRPr="00613B7B">
        <w:t>p</w:t>
      </w:r>
      <w:r w:rsidR="00613B7B">
        <w:t xml:space="preserve">ublication and video production </w:t>
      </w:r>
      <w:r w:rsidRPr="00613B7B">
        <w:t>fee</w:t>
      </w:r>
      <w:r w:rsidR="00613B7B">
        <w:t>.</w:t>
      </w:r>
      <w:r w:rsidR="00946363">
        <w:t xml:space="preserve"> </w:t>
      </w:r>
      <w:r w:rsidR="005B5C0F">
        <w:t>The authors have no conflicts of interest to disclose.</w:t>
      </w:r>
    </w:p>
    <w:p w14:paraId="27871A8F" w14:textId="77777777" w:rsidR="005B5C0F" w:rsidRPr="00026FB3" w:rsidRDefault="005B5C0F" w:rsidP="00026FB3">
      <w:pPr>
        <w:widowControl/>
        <w:jc w:val="left"/>
      </w:pPr>
    </w:p>
    <w:p w14:paraId="24605ABC" w14:textId="5D5F7CEA" w:rsidR="00AE5B6F" w:rsidRDefault="009726EE" w:rsidP="00946363">
      <w:pPr>
        <w:rPr>
          <w:rFonts w:asciiTheme="minorHAnsi" w:hAnsiTheme="minorHAnsi" w:cstheme="minorHAnsi"/>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637AFBFC" w14:textId="77777777" w:rsidR="00AE5B6F" w:rsidRDefault="00AE5B6F" w:rsidP="00946363">
      <w:pPr>
        <w:rPr>
          <w:rFonts w:asciiTheme="minorHAnsi" w:hAnsiTheme="minorHAnsi" w:cstheme="minorHAnsi"/>
          <w:color w:val="808080"/>
        </w:rPr>
      </w:pPr>
    </w:p>
    <w:p w14:paraId="326EFDD7" w14:textId="0B62B956" w:rsidR="00744907" w:rsidRPr="00744907" w:rsidRDefault="00AE5B6F" w:rsidP="00946363">
      <w:pPr>
        <w:pStyle w:val="EndNoteBibliography"/>
        <w:ind w:left="720" w:hanging="720"/>
        <w:rPr>
          <w:noProof/>
        </w:rPr>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744907" w:rsidRPr="00744907">
        <w:rPr>
          <w:noProof/>
        </w:rPr>
        <w:t>1</w:t>
      </w:r>
      <w:r w:rsidR="00744907" w:rsidRPr="00744907">
        <w:rPr>
          <w:noProof/>
        </w:rPr>
        <w:tab/>
        <w:t>Akira, S.</w:t>
      </w:r>
      <w:r w:rsidR="00026FB3" w:rsidRPr="00026FB3">
        <w:rPr>
          <w:noProof/>
        </w:rPr>
        <w:t>,</w:t>
      </w:r>
      <w:r w:rsidR="00744907" w:rsidRPr="00744907">
        <w:rPr>
          <w:noProof/>
        </w:rPr>
        <w:t xml:space="preserve"> Takeda, K. Toll-like receptor signalling. </w:t>
      </w:r>
      <w:r w:rsidR="00744907" w:rsidRPr="00744907">
        <w:rPr>
          <w:i/>
          <w:noProof/>
        </w:rPr>
        <w:t xml:space="preserve">Nature </w:t>
      </w:r>
      <w:r w:rsidR="00026FB3">
        <w:rPr>
          <w:i/>
          <w:noProof/>
        </w:rPr>
        <w:t>R</w:t>
      </w:r>
      <w:r w:rsidR="00744907" w:rsidRPr="00744907">
        <w:rPr>
          <w:i/>
          <w:noProof/>
        </w:rPr>
        <w:t>eviews Immunology.</w:t>
      </w:r>
      <w:r w:rsidR="00744907" w:rsidRPr="00744907">
        <w:rPr>
          <w:noProof/>
        </w:rPr>
        <w:t xml:space="preserve"> </w:t>
      </w:r>
      <w:r w:rsidR="00744907" w:rsidRPr="00744907">
        <w:rPr>
          <w:b/>
          <w:noProof/>
        </w:rPr>
        <w:t>4</w:t>
      </w:r>
      <w:r w:rsidR="00744907" w:rsidRPr="00744907">
        <w:rPr>
          <w:noProof/>
        </w:rPr>
        <w:t xml:space="preserve"> (7), 499-511, doi:10.1038/nri1391</w:t>
      </w:r>
      <w:r w:rsidR="00026FB3" w:rsidRPr="00026FB3">
        <w:rPr>
          <w:noProof/>
        </w:rPr>
        <w:t xml:space="preserve"> (</w:t>
      </w:r>
      <w:r w:rsidR="00744907" w:rsidRPr="00744907">
        <w:rPr>
          <w:noProof/>
        </w:rPr>
        <w:t>2004).</w:t>
      </w:r>
    </w:p>
    <w:p w14:paraId="3556E1D1" w14:textId="5EA581A7" w:rsidR="00744907" w:rsidRPr="00744907" w:rsidRDefault="00744907" w:rsidP="00946363">
      <w:pPr>
        <w:pStyle w:val="EndNoteBibliography"/>
        <w:ind w:left="720" w:hanging="720"/>
        <w:rPr>
          <w:noProof/>
        </w:rPr>
      </w:pPr>
      <w:r w:rsidRPr="00744907">
        <w:rPr>
          <w:noProof/>
        </w:rPr>
        <w:t>2</w:t>
      </w:r>
      <w:r w:rsidRPr="00744907">
        <w:rPr>
          <w:noProof/>
        </w:rPr>
        <w:tab/>
        <w:t xml:space="preserve">Takeda, K. Evolution and integration of innate immune recognition systems: the Toll-like receptors. </w:t>
      </w:r>
      <w:r w:rsidRPr="00744907">
        <w:rPr>
          <w:i/>
          <w:noProof/>
        </w:rPr>
        <w:t xml:space="preserve">Journal of </w:t>
      </w:r>
      <w:r w:rsidR="00026FB3" w:rsidRPr="00744907">
        <w:rPr>
          <w:i/>
          <w:noProof/>
        </w:rPr>
        <w:t>Endotoxin Re</w:t>
      </w:r>
      <w:r w:rsidRPr="00744907">
        <w:rPr>
          <w:i/>
          <w:noProof/>
        </w:rPr>
        <w:t>search.</w:t>
      </w:r>
      <w:r w:rsidRPr="00744907">
        <w:rPr>
          <w:noProof/>
        </w:rPr>
        <w:t xml:space="preserve"> </w:t>
      </w:r>
      <w:r w:rsidRPr="00744907">
        <w:rPr>
          <w:b/>
          <w:noProof/>
        </w:rPr>
        <w:t>11</w:t>
      </w:r>
      <w:r w:rsidRPr="00744907">
        <w:rPr>
          <w:noProof/>
        </w:rPr>
        <w:t xml:space="preserve"> (1), 51-55, doi:10.1179/096805105225006687</w:t>
      </w:r>
      <w:r w:rsidR="00026FB3" w:rsidRPr="00026FB3">
        <w:rPr>
          <w:noProof/>
        </w:rPr>
        <w:t xml:space="preserve"> (</w:t>
      </w:r>
      <w:r w:rsidRPr="00744907">
        <w:rPr>
          <w:noProof/>
        </w:rPr>
        <w:t>2005).</w:t>
      </w:r>
    </w:p>
    <w:p w14:paraId="6B534B3D" w14:textId="4B717F6E" w:rsidR="00744907" w:rsidRPr="00744907" w:rsidRDefault="00744907" w:rsidP="00946363">
      <w:pPr>
        <w:pStyle w:val="EndNoteBibliography"/>
        <w:ind w:left="720" w:hanging="720"/>
        <w:rPr>
          <w:noProof/>
        </w:rPr>
      </w:pPr>
      <w:r w:rsidRPr="00744907">
        <w:rPr>
          <w:noProof/>
        </w:rPr>
        <w:t>3</w:t>
      </w:r>
      <w:r w:rsidRPr="00744907">
        <w:rPr>
          <w:noProof/>
        </w:rPr>
        <w:tab/>
        <w:t>Ulevitch, R. J.</w:t>
      </w:r>
      <w:r w:rsidR="00026FB3" w:rsidRPr="00026FB3">
        <w:rPr>
          <w:noProof/>
        </w:rPr>
        <w:t>,</w:t>
      </w:r>
      <w:r w:rsidRPr="00744907">
        <w:rPr>
          <w:noProof/>
        </w:rPr>
        <w:t xml:space="preserve"> Tobias, P. S. Recognition of gram-negative bacteria and endotoxin by the innate immune system. </w:t>
      </w:r>
      <w:r w:rsidRPr="00744907">
        <w:rPr>
          <w:i/>
          <w:noProof/>
        </w:rPr>
        <w:t>Current</w:t>
      </w:r>
      <w:r w:rsidR="00026FB3" w:rsidRPr="00744907">
        <w:rPr>
          <w:i/>
          <w:noProof/>
        </w:rPr>
        <w:t xml:space="preserve"> Opinion </w:t>
      </w:r>
      <w:r w:rsidR="00026FB3">
        <w:rPr>
          <w:i/>
          <w:noProof/>
        </w:rPr>
        <w:t>i</w:t>
      </w:r>
      <w:r w:rsidR="00026FB3" w:rsidRPr="00744907">
        <w:rPr>
          <w:i/>
          <w:noProof/>
        </w:rPr>
        <w:t>n Im</w:t>
      </w:r>
      <w:r w:rsidRPr="00744907">
        <w:rPr>
          <w:i/>
          <w:noProof/>
        </w:rPr>
        <w:t>munology.</w:t>
      </w:r>
      <w:r w:rsidRPr="00744907">
        <w:rPr>
          <w:noProof/>
        </w:rPr>
        <w:t xml:space="preserve"> </w:t>
      </w:r>
      <w:r w:rsidRPr="00744907">
        <w:rPr>
          <w:b/>
          <w:noProof/>
        </w:rPr>
        <w:t>11</w:t>
      </w:r>
      <w:r w:rsidRPr="00744907">
        <w:rPr>
          <w:noProof/>
        </w:rPr>
        <w:t xml:space="preserve"> (1), 19-22 (1999).</w:t>
      </w:r>
    </w:p>
    <w:p w14:paraId="3EF59C43" w14:textId="7D8547B6" w:rsidR="00744907" w:rsidRPr="00744907" w:rsidRDefault="00744907" w:rsidP="00946363">
      <w:pPr>
        <w:pStyle w:val="EndNoteBibliography"/>
        <w:ind w:left="720" w:hanging="720"/>
        <w:rPr>
          <w:noProof/>
        </w:rPr>
      </w:pPr>
      <w:r w:rsidRPr="00744907">
        <w:rPr>
          <w:noProof/>
        </w:rPr>
        <w:t>4</w:t>
      </w:r>
      <w:r w:rsidRPr="00744907">
        <w:rPr>
          <w:noProof/>
        </w:rPr>
        <w:tab/>
        <w:t>Natanson, C.</w:t>
      </w:r>
      <w:r w:rsidRPr="00744907">
        <w:rPr>
          <w:i/>
          <w:noProof/>
        </w:rPr>
        <w:t xml:space="preserve"> </w:t>
      </w:r>
      <w:r w:rsidR="00026FB3" w:rsidRPr="00026FB3">
        <w:rPr>
          <w:noProof/>
        </w:rPr>
        <w:t>et al.</w:t>
      </w:r>
      <w:r w:rsidRPr="00744907">
        <w:rPr>
          <w:noProof/>
        </w:rPr>
        <w:t xml:space="preserve"> Endotoxin and tumor necrosis factor challenges in dogs simulate the cardiovascular profile of human septic shock. </w:t>
      </w:r>
      <w:r w:rsidRPr="00744907">
        <w:rPr>
          <w:i/>
          <w:noProof/>
        </w:rPr>
        <w:t xml:space="preserve">The Journal of </w:t>
      </w:r>
      <w:r w:rsidR="00026FB3" w:rsidRPr="00744907">
        <w:rPr>
          <w:i/>
          <w:noProof/>
        </w:rPr>
        <w:t>Experimental Me</w:t>
      </w:r>
      <w:r w:rsidRPr="00744907">
        <w:rPr>
          <w:i/>
          <w:noProof/>
        </w:rPr>
        <w:t>dicine.</w:t>
      </w:r>
      <w:r w:rsidRPr="00744907">
        <w:rPr>
          <w:noProof/>
        </w:rPr>
        <w:t xml:space="preserve"> </w:t>
      </w:r>
      <w:r w:rsidRPr="00744907">
        <w:rPr>
          <w:b/>
          <w:noProof/>
        </w:rPr>
        <w:t>169</w:t>
      </w:r>
      <w:r w:rsidRPr="00744907">
        <w:rPr>
          <w:noProof/>
        </w:rPr>
        <w:t xml:space="preserve"> (3), 823-832 (1989).</w:t>
      </w:r>
    </w:p>
    <w:p w14:paraId="640E6804" w14:textId="511780B8" w:rsidR="00744907" w:rsidRPr="00744907" w:rsidRDefault="00744907" w:rsidP="00946363">
      <w:pPr>
        <w:pStyle w:val="EndNoteBibliography"/>
        <w:ind w:left="720" w:hanging="720"/>
        <w:rPr>
          <w:noProof/>
        </w:rPr>
      </w:pPr>
      <w:r w:rsidRPr="00744907">
        <w:rPr>
          <w:noProof/>
        </w:rPr>
        <w:t>5</w:t>
      </w:r>
      <w:r w:rsidRPr="00744907">
        <w:rPr>
          <w:noProof/>
        </w:rPr>
        <w:tab/>
        <w:t>Suffredini, A. F.</w:t>
      </w:r>
      <w:r w:rsidRPr="00744907">
        <w:rPr>
          <w:i/>
          <w:noProof/>
        </w:rPr>
        <w:t xml:space="preserve"> </w:t>
      </w:r>
      <w:r w:rsidR="00026FB3" w:rsidRPr="00026FB3">
        <w:rPr>
          <w:noProof/>
        </w:rPr>
        <w:t>et al.</w:t>
      </w:r>
      <w:r w:rsidRPr="00744907">
        <w:rPr>
          <w:noProof/>
        </w:rPr>
        <w:t xml:space="preserve"> The cardiovascular response of normal humans to the administration </w:t>
      </w:r>
      <w:r w:rsidRPr="00744907">
        <w:rPr>
          <w:noProof/>
        </w:rPr>
        <w:lastRenderedPageBreak/>
        <w:t xml:space="preserve">of endotoxin. </w:t>
      </w:r>
      <w:r w:rsidRPr="00744907">
        <w:rPr>
          <w:i/>
          <w:noProof/>
        </w:rPr>
        <w:t xml:space="preserve">The New England </w:t>
      </w:r>
      <w:r w:rsidR="00026FB3" w:rsidRPr="00744907">
        <w:rPr>
          <w:i/>
          <w:noProof/>
        </w:rPr>
        <w:t xml:space="preserve">Journal </w:t>
      </w:r>
      <w:r w:rsidR="00026FB3">
        <w:rPr>
          <w:i/>
          <w:noProof/>
        </w:rPr>
        <w:t>o</w:t>
      </w:r>
      <w:r w:rsidR="00026FB3" w:rsidRPr="00744907">
        <w:rPr>
          <w:i/>
          <w:noProof/>
        </w:rPr>
        <w:t>f Medi</w:t>
      </w:r>
      <w:r w:rsidRPr="00744907">
        <w:rPr>
          <w:i/>
          <w:noProof/>
        </w:rPr>
        <w:t>cine.</w:t>
      </w:r>
      <w:r w:rsidRPr="00744907">
        <w:rPr>
          <w:noProof/>
        </w:rPr>
        <w:t xml:space="preserve"> </w:t>
      </w:r>
      <w:r w:rsidRPr="00744907">
        <w:rPr>
          <w:b/>
          <w:noProof/>
        </w:rPr>
        <w:t>321</w:t>
      </w:r>
      <w:r w:rsidRPr="00744907">
        <w:rPr>
          <w:noProof/>
        </w:rPr>
        <w:t xml:space="preserve"> (5), 280-287, doi:10.1056/NEJM198908033210503</w:t>
      </w:r>
      <w:r w:rsidR="00026FB3" w:rsidRPr="00026FB3">
        <w:rPr>
          <w:noProof/>
        </w:rPr>
        <w:t xml:space="preserve"> (</w:t>
      </w:r>
      <w:r w:rsidRPr="00744907">
        <w:rPr>
          <w:noProof/>
        </w:rPr>
        <w:t>1989).</w:t>
      </w:r>
    </w:p>
    <w:p w14:paraId="78CC2AA2" w14:textId="342E0804" w:rsidR="00744907" w:rsidRPr="00744907" w:rsidRDefault="00744907" w:rsidP="00946363">
      <w:pPr>
        <w:pStyle w:val="EndNoteBibliography"/>
        <w:ind w:left="720" w:hanging="720"/>
        <w:rPr>
          <w:noProof/>
        </w:rPr>
      </w:pPr>
      <w:r w:rsidRPr="00744907">
        <w:rPr>
          <w:noProof/>
        </w:rPr>
        <w:t>6</w:t>
      </w:r>
      <w:r w:rsidRPr="00744907">
        <w:rPr>
          <w:noProof/>
        </w:rPr>
        <w:tab/>
        <w:t>Singer, M.</w:t>
      </w:r>
      <w:r w:rsidRPr="00744907">
        <w:rPr>
          <w:i/>
          <w:noProof/>
        </w:rPr>
        <w:t xml:space="preserve"> </w:t>
      </w:r>
      <w:r w:rsidR="00026FB3" w:rsidRPr="00026FB3">
        <w:rPr>
          <w:noProof/>
        </w:rPr>
        <w:t>et al.</w:t>
      </w:r>
      <w:r w:rsidRPr="00744907">
        <w:rPr>
          <w:noProof/>
        </w:rPr>
        <w:t xml:space="preserve"> The Third International Consensus Definitions for Sepsis and Septic Shock (Sepsis-3). </w:t>
      </w:r>
      <w:r w:rsidRPr="00744907">
        <w:rPr>
          <w:i/>
          <w:noProof/>
        </w:rPr>
        <w:t>JAMA</w:t>
      </w:r>
      <w:r w:rsidR="00026FB3">
        <w:rPr>
          <w:i/>
          <w:noProof/>
        </w:rPr>
        <w:t>: The Journal of the American Medical Association</w:t>
      </w:r>
      <w:r w:rsidRPr="00744907">
        <w:rPr>
          <w:i/>
          <w:noProof/>
        </w:rPr>
        <w:t>.</w:t>
      </w:r>
      <w:r w:rsidRPr="00744907">
        <w:rPr>
          <w:noProof/>
        </w:rPr>
        <w:t xml:space="preserve"> </w:t>
      </w:r>
      <w:r w:rsidRPr="00744907">
        <w:rPr>
          <w:b/>
          <w:noProof/>
        </w:rPr>
        <w:t>315</w:t>
      </w:r>
      <w:r w:rsidRPr="00744907">
        <w:rPr>
          <w:noProof/>
        </w:rPr>
        <w:t xml:space="preserve"> (8), 801-810, doi:10.1001/jama.2016.0287</w:t>
      </w:r>
      <w:r w:rsidR="00026FB3" w:rsidRPr="00026FB3">
        <w:rPr>
          <w:noProof/>
        </w:rPr>
        <w:t xml:space="preserve"> (</w:t>
      </w:r>
      <w:r w:rsidRPr="00744907">
        <w:rPr>
          <w:noProof/>
        </w:rPr>
        <w:t>2016).</w:t>
      </w:r>
    </w:p>
    <w:p w14:paraId="674228F9" w14:textId="5BD73340" w:rsidR="00744907" w:rsidRPr="00744907" w:rsidRDefault="00744907" w:rsidP="00946363">
      <w:pPr>
        <w:pStyle w:val="EndNoteBibliography"/>
        <w:ind w:left="720" w:hanging="720"/>
        <w:rPr>
          <w:noProof/>
        </w:rPr>
      </w:pPr>
      <w:r w:rsidRPr="00744907">
        <w:rPr>
          <w:noProof/>
        </w:rPr>
        <w:t>7</w:t>
      </w:r>
      <w:r w:rsidRPr="00744907">
        <w:rPr>
          <w:noProof/>
        </w:rPr>
        <w:tab/>
        <w:t>Gupta, S.</w:t>
      </w:r>
      <w:r w:rsidRPr="00744907">
        <w:rPr>
          <w:i/>
          <w:noProof/>
        </w:rPr>
        <w:t xml:space="preserve"> </w:t>
      </w:r>
      <w:r w:rsidR="00026FB3" w:rsidRPr="00026FB3">
        <w:rPr>
          <w:noProof/>
        </w:rPr>
        <w:t>et al.</w:t>
      </w:r>
      <w:r w:rsidRPr="00744907">
        <w:rPr>
          <w:noProof/>
        </w:rPr>
        <w:t xml:space="preserve"> Culture-Negative Severe Sepsis: Nationwide Trends and Outcomes. </w:t>
      </w:r>
      <w:r w:rsidRPr="00744907">
        <w:rPr>
          <w:i/>
          <w:noProof/>
        </w:rPr>
        <w:t>Chest.</w:t>
      </w:r>
      <w:r w:rsidRPr="00744907">
        <w:rPr>
          <w:noProof/>
        </w:rPr>
        <w:t xml:space="preserve"> </w:t>
      </w:r>
      <w:r w:rsidRPr="00744907">
        <w:rPr>
          <w:b/>
          <w:noProof/>
        </w:rPr>
        <w:t>150</w:t>
      </w:r>
      <w:r w:rsidRPr="00744907">
        <w:rPr>
          <w:noProof/>
        </w:rPr>
        <w:t xml:space="preserve"> (6), 1251-1259, doi:10.1016/j.chest.2016.08.1460</w:t>
      </w:r>
      <w:r w:rsidR="00026FB3" w:rsidRPr="00026FB3">
        <w:rPr>
          <w:noProof/>
        </w:rPr>
        <w:t xml:space="preserve"> (</w:t>
      </w:r>
      <w:r w:rsidRPr="00744907">
        <w:rPr>
          <w:noProof/>
        </w:rPr>
        <w:t>2016).</w:t>
      </w:r>
    </w:p>
    <w:p w14:paraId="4570C840" w14:textId="4454F818" w:rsidR="00744907" w:rsidRPr="00744907" w:rsidRDefault="00744907" w:rsidP="00946363">
      <w:pPr>
        <w:pStyle w:val="EndNoteBibliography"/>
        <w:ind w:left="720" w:hanging="720"/>
        <w:rPr>
          <w:noProof/>
        </w:rPr>
      </w:pPr>
      <w:r w:rsidRPr="00744907">
        <w:rPr>
          <w:noProof/>
        </w:rPr>
        <w:t>8</w:t>
      </w:r>
      <w:r w:rsidRPr="00744907">
        <w:rPr>
          <w:noProof/>
        </w:rPr>
        <w:tab/>
        <w:t>Ikeda, T., Ikeda, K., Suda, S.</w:t>
      </w:r>
      <w:r w:rsidR="00026FB3" w:rsidRPr="00026FB3">
        <w:rPr>
          <w:noProof/>
        </w:rPr>
        <w:t>,</w:t>
      </w:r>
      <w:r w:rsidRPr="00744907">
        <w:rPr>
          <w:noProof/>
        </w:rPr>
        <w:t xml:space="preserve"> Ueno, T. Usefulness of the endotoxin activity assay as a biomarker to assess the severity of endotoxemia in critically ill patients. </w:t>
      </w:r>
      <w:r w:rsidRPr="00744907">
        <w:rPr>
          <w:i/>
          <w:noProof/>
        </w:rPr>
        <w:t>Innate Immun</w:t>
      </w:r>
      <w:r w:rsidR="00026FB3">
        <w:rPr>
          <w:i/>
          <w:noProof/>
        </w:rPr>
        <w:t>ity</w:t>
      </w:r>
      <w:r w:rsidRPr="00744907">
        <w:rPr>
          <w:i/>
          <w:noProof/>
        </w:rPr>
        <w:t>.</w:t>
      </w:r>
      <w:r w:rsidRPr="00744907">
        <w:rPr>
          <w:noProof/>
        </w:rPr>
        <w:t xml:space="preserve"> </w:t>
      </w:r>
      <w:r w:rsidRPr="00744907">
        <w:rPr>
          <w:b/>
          <w:noProof/>
        </w:rPr>
        <w:t>20</w:t>
      </w:r>
      <w:r w:rsidRPr="00744907">
        <w:rPr>
          <w:noProof/>
        </w:rPr>
        <w:t xml:space="preserve"> (8), 881-887, doi:10.1177/1753425913516885</w:t>
      </w:r>
      <w:r w:rsidR="00026FB3" w:rsidRPr="00026FB3">
        <w:rPr>
          <w:noProof/>
        </w:rPr>
        <w:t xml:space="preserve"> (</w:t>
      </w:r>
      <w:r w:rsidRPr="00744907">
        <w:rPr>
          <w:noProof/>
        </w:rPr>
        <w:t>2014).</w:t>
      </w:r>
    </w:p>
    <w:p w14:paraId="061E55C1" w14:textId="0AAEF576" w:rsidR="00744907" w:rsidRPr="00744907" w:rsidRDefault="00744907" w:rsidP="00946363">
      <w:pPr>
        <w:pStyle w:val="EndNoteBibliography"/>
        <w:ind w:left="720" w:hanging="720"/>
        <w:rPr>
          <w:noProof/>
        </w:rPr>
      </w:pPr>
      <w:r w:rsidRPr="00744907">
        <w:rPr>
          <w:noProof/>
        </w:rPr>
        <w:t>9</w:t>
      </w:r>
      <w:r w:rsidRPr="00744907">
        <w:rPr>
          <w:noProof/>
        </w:rPr>
        <w:tab/>
        <w:t>Dellinger, R. P.</w:t>
      </w:r>
      <w:r w:rsidRPr="00744907">
        <w:rPr>
          <w:i/>
          <w:noProof/>
        </w:rPr>
        <w:t xml:space="preserve"> </w:t>
      </w:r>
      <w:r w:rsidR="00026FB3" w:rsidRPr="00026FB3">
        <w:rPr>
          <w:noProof/>
        </w:rPr>
        <w:t>et al.</w:t>
      </w:r>
      <w:r w:rsidRPr="00744907">
        <w:rPr>
          <w:noProof/>
        </w:rPr>
        <w:t xml:space="preserve"> Effect of Targeted Polymyxin B Hemoperfusion on 28-Day Mortality in Patients With Septic Shock and Elevated Endotoxin Level: The EUPHRATES Randomized Clinical Trial. </w:t>
      </w:r>
      <w:r w:rsidR="00026FB3" w:rsidRPr="00744907">
        <w:rPr>
          <w:i/>
          <w:noProof/>
        </w:rPr>
        <w:t>JAMA</w:t>
      </w:r>
      <w:r w:rsidR="00026FB3">
        <w:rPr>
          <w:i/>
          <w:noProof/>
        </w:rPr>
        <w:t>: The Journal of the American Medical Association</w:t>
      </w:r>
      <w:r w:rsidR="00026FB3" w:rsidRPr="00744907">
        <w:rPr>
          <w:i/>
          <w:noProof/>
        </w:rPr>
        <w:t>.</w:t>
      </w:r>
      <w:r w:rsidR="00026FB3" w:rsidRPr="00744907">
        <w:rPr>
          <w:noProof/>
        </w:rPr>
        <w:t xml:space="preserve"> </w:t>
      </w:r>
      <w:r w:rsidRPr="00744907">
        <w:rPr>
          <w:b/>
          <w:noProof/>
        </w:rPr>
        <w:t>320</w:t>
      </w:r>
      <w:r w:rsidRPr="00744907">
        <w:rPr>
          <w:noProof/>
        </w:rPr>
        <w:t xml:space="preserve"> (14), 1455-1463, doi:10.1001/jama.2018.14618</w:t>
      </w:r>
      <w:r w:rsidR="00026FB3" w:rsidRPr="00026FB3">
        <w:rPr>
          <w:noProof/>
        </w:rPr>
        <w:t xml:space="preserve"> (</w:t>
      </w:r>
      <w:r w:rsidRPr="00744907">
        <w:rPr>
          <w:noProof/>
        </w:rPr>
        <w:t>2018).</w:t>
      </w:r>
    </w:p>
    <w:p w14:paraId="40A7BF89" w14:textId="67BB0696" w:rsidR="00744907" w:rsidRPr="00744907" w:rsidRDefault="00744907" w:rsidP="00946363">
      <w:pPr>
        <w:pStyle w:val="EndNoteBibliography"/>
        <w:ind w:left="720" w:hanging="720"/>
        <w:rPr>
          <w:noProof/>
        </w:rPr>
      </w:pPr>
      <w:r w:rsidRPr="00744907">
        <w:rPr>
          <w:noProof/>
        </w:rPr>
        <w:t>10</w:t>
      </w:r>
      <w:r w:rsidRPr="00744907">
        <w:rPr>
          <w:noProof/>
        </w:rPr>
        <w:tab/>
        <w:t>Marshall, J. C.</w:t>
      </w:r>
      <w:r w:rsidRPr="00744907">
        <w:rPr>
          <w:i/>
          <w:noProof/>
        </w:rPr>
        <w:t xml:space="preserve"> </w:t>
      </w:r>
      <w:r w:rsidR="00026FB3" w:rsidRPr="00026FB3">
        <w:rPr>
          <w:noProof/>
        </w:rPr>
        <w:t>et al.</w:t>
      </w:r>
      <w:r w:rsidRPr="00744907">
        <w:rPr>
          <w:noProof/>
        </w:rPr>
        <w:t xml:space="preserve"> Diagnostic and prognostic implications of endotoxemia in critical illness: results of the MEDIC study. </w:t>
      </w:r>
      <w:r w:rsidRPr="00744907">
        <w:rPr>
          <w:i/>
          <w:noProof/>
        </w:rPr>
        <w:t>The Journal of</w:t>
      </w:r>
      <w:r w:rsidR="00026FB3" w:rsidRPr="00744907">
        <w:rPr>
          <w:i/>
          <w:noProof/>
        </w:rPr>
        <w:t xml:space="preserve"> Infectious Di</w:t>
      </w:r>
      <w:r w:rsidRPr="00744907">
        <w:rPr>
          <w:i/>
          <w:noProof/>
        </w:rPr>
        <w:t>seases.</w:t>
      </w:r>
      <w:r w:rsidRPr="00744907">
        <w:rPr>
          <w:noProof/>
        </w:rPr>
        <w:t xml:space="preserve"> </w:t>
      </w:r>
      <w:r w:rsidRPr="00744907">
        <w:rPr>
          <w:b/>
          <w:noProof/>
        </w:rPr>
        <w:t>190</w:t>
      </w:r>
      <w:r w:rsidRPr="00744907">
        <w:rPr>
          <w:noProof/>
        </w:rPr>
        <w:t xml:space="preserve"> (3), 527-534, doi:10.1086/422254</w:t>
      </w:r>
      <w:r w:rsidR="00026FB3" w:rsidRPr="00026FB3">
        <w:rPr>
          <w:noProof/>
        </w:rPr>
        <w:t xml:space="preserve"> (</w:t>
      </w:r>
      <w:r w:rsidRPr="00744907">
        <w:rPr>
          <w:noProof/>
        </w:rPr>
        <w:t>2004).</w:t>
      </w:r>
    </w:p>
    <w:p w14:paraId="5D042FDB" w14:textId="123CD217" w:rsidR="00744907" w:rsidRPr="00744907" w:rsidRDefault="00744907" w:rsidP="00946363">
      <w:pPr>
        <w:pStyle w:val="EndNoteBibliography"/>
        <w:ind w:left="720" w:hanging="720"/>
        <w:rPr>
          <w:noProof/>
        </w:rPr>
      </w:pPr>
      <w:r w:rsidRPr="00744907">
        <w:rPr>
          <w:noProof/>
        </w:rPr>
        <w:t>11</w:t>
      </w:r>
      <w:r w:rsidRPr="00744907">
        <w:rPr>
          <w:noProof/>
        </w:rPr>
        <w:tab/>
        <w:t>Levin, J.</w:t>
      </w:r>
      <w:r w:rsidR="00026FB3" w:rsidRPr="00026FB3">
        <w:rPr>
          <w:noProof/>
        </w:rPr>
        <w:t>,</w:t>
      </w:r>
      <w:r w:rsidRPr="00744907">
        <w:rPr>
          <w:noProof/>
        </w:rPr>
        <w:t xml:space="preserve"> Bang, F. B. Clottable protein in Limulus; its localization and kinetics of its coagulation by endotoxin. </w:t>
      </w:r>
      <w:r w:rsidRPr="00744907">
        <w:rPr>
          <w:i/>
          <w:noProof/>
        </w:rPr>
        <w:t xml:space="preserve">Thrombosis et </w:t>
      </w:r>
      <w:r w:rsidR="00026FB3" w:rsidRPr="00744907">
        <w:rPr>
          <w:i/>
          <w:noProof/>
        </w:rPr>
        <w:t>Diathesis Haemo</w:t>
      </w:r>
      <w:r w:rsidRPr="00744907">
        <w:rPr>
          <w:i/>
          <w:noProof/>
        </w:rPr>
        <w:t>rrhagica.</w:t>
      </w:r>
      <w:r w:rsidRPr="00744907">
        <w:rPr>
          <w:noProof/>
        </w:rPr>
        <w:t xml:space="preserve"> </w:t>
      </w:r>
      <w:r w:rsidRPr="00744907">
        <w:rPr>
          <w:b/>
          <w:noProof/>
        </w:rPr>
        <w:t>19</w:t>
      </w:r>
      <w:r w:rsidRPr="00744907">
        <w:rPr>
          <w:noProof/>
        </w:rPr>
        <w:t xml:space="preserve"> (1), 186-197 (1968).</w:t>
      </w:r>
    </w:p>
    <w:p w14:paraId="743BE7C4" w14:textId="363C4F68" w:rsidR="00744907" w:rsidRPr="00744907" w:rsidRDefault="00744907" w:rsidP="00946363">
      <w:pPr>
        <w:pStyle w:val="EndNoteBibliography"/>
        <w:ind w:left="720" w:hanging="720"/>
        <w:rPr>
          <w:noProof/>
        </w:rPr>
      </w:pPr>
      <w:r w:rsidRPr="00744907">
        <w:rPr>
          <w:noProof/>
        </w:rPr>
        <w:t>12</w:t>
      </w:r>
      <w:r w:rsidRPr="00744907">
        <w:rPr>
          <w:noProof/>
        </w:rPr>
        <w:tab/>
        <w:t>Marshall, J. C.</w:t>
      </w:r>
      <w:r w:rsidRPr="00744907">
        <w:rPr>
          <w:i/>
          <w:noProof/>
        </w:rPr>
        <w:t xml:space="preserve"> </w:t>
      </w:r>
      <w:r w:rsidR="00026FB3" w:rsidRPr="00026FB3">
        <w:rPr>
          <w:noProof/>
        </w:rPr>
        <w:t>et al.</w:t>
      </w:r>
      <w:r w:rsidRPr="00744907">
        <w:rPr>
          <w:noProof/>
        </w:rPr>
        <w:t xml:space="preserve"> Measurement of endotoxin activity in critically ill patients using whole blood neutrophil dependent chemiluminescence. </w:t>
      </w:r>
      <w:r w:rsidRPr="00744907">
        <w:rPr>
          <w:i/>
          <w:noProof/>
        </w:rPr>
        <w:t xml:space="preserve">Critical </w:t>
      </w:r>
      <w:r w:rsidR="00026FB3">
        <w:rPr>
          <w:i/>
          <w:noProof/>
        </w:rPr>
        <w:t>C</w:t>
      </w:r>
      <w:r w:rsidRPr="00744907">
        <w:rPr>
          <w:i/>
          <w:noProof/>
        </w:rPr>
        <w:t>are (London, England).</w:t>
      </w:r>
      <w:r w:rsidRPr="00744907">
        <w:rPr>
          <w:noProof/>
        </w:rPr>
        <w:t xml:space="preserve"> </w:t>
      </w:r>
      <w:r w:rsidRPr="00744907">
        <w:rPr>
          <w:b/>
          <w:noProof/>
        </w:rPr>
        <w:t>6</w:t>
      </w:r>
      <w:r w:rsidRPr="00744907">
        <w:rPr>
          <w:noProof/>
        </w:rPr>
        <w:t xml:space="preserve"> (4), 342-348 (2002).</w:t>
      </w:r>
    </w:p>
    <w:p w14:paraId="00FEE7EF" w14:textId="2E9DFD9B" w:rsidR="00744907" w:rsidRPr="00744907" w:rsidRDefault="00744907" w:rsidP="00946363">
      <w:pPr>
        <w:pStyle w:val="EndNoteBibliography"/>
        <w:ind w:left="720" w:hanging="720"/>
        <w:rPr>
          <w:noProof/>
        </w:rPr>
      </w:pPr>
      <w:r w:rsidRPr="00744907">
        <w:rPr>
          <w:noProof/>
        </w:rPr>
        <w:t>13</w:t>
      </w:r>
      <w:r w:rsidRPr="00744907">
        <w:rPr>
          <w:noProof/>
        </w:rPr>
        <w:tab/>
        <w:t>Grimaldi, D.</w:t>
      </w:r>
      <w:r w:rsidRPr="00744907">
        <w:rPr>
          <w:i/>
          <w:noProof/>
        </w:rPr>
        <w:t xml:space="preserve"> </w:t>
      </w:r>
      <w:r w:rsidR="00026FB3" w:rsidRPr="00026FB3">
        <w:rPr>
          <w:noProof/>
        </w:rPr>
        <w:t>et al.</w:t>
      </w:r>
      <w:r w:rsidRPr="00744907">
        <w:rPr>
          <w:noProof/>
        </w:rPr>
        <w:t xml:space="preserve"> High Level of Endotoxemia Following Out-of-Hospital Cardiac Arrest Is Associated With Severity and Duration of Postcardiac Arrest Shock. </w:t>
      </w:r>
      <w:r w:rsidRPr="00744907">
        <w:rPr>
          <w:i/>
          <w:noProof/>
        </w:rPr>
        <w:t>Crit</w:t>
      </w:r>
      <w:r w:rsidR="00026FB3">
        <w:rPr>
          <w:i/>
          <w:noProof/>
        </w:rPr>
        <w:t>ical</w:t>
      </w:r>
      <w:r w:rsidRPr="00744907">
        <w:rPr>
          <w:i/>
          <w:noProof/>
        </w:rPr>
        <w:t xml:space="preserve"> Care Med</w:t>
      </w:r>
      <w:r w:rsidR="00026FB3">
        <w:rPr>
          <w:i/>
          <w:noProof/>
        </w:rPr>
        <w:t>icine</w:t>
      </w:r>
      <w:r w:rsidRPr="00744907">
        <w:rPr>
          <w:i/>
          <w:noProof/>
        </w:rPr>
        <w:t>.</w:t>
      </w:r>
      <w:r w:rsidRPr="00744907">
        <w:rPr>
          <w:noProof/>
        </w:rPr>
        <w:t xml:space="preserve"> </w:t>
      </w:r>
      <w:r w:rsidRPr="00744907">
        <w:rPr>
          <w:b/>
          <w:noProof/>
        </w:rPr>
        <w:t>43</w:t>
      </w:r>
      <w:r w:rsidRPr="00744907">
        <w:rPr>
          <w:noProof/>
        </w:rPr>
        <w:t xml:space="preserve"> (12), 2597-2604, doi:10.1097/CCM.0000000000001303</w:t>
      </w:r>
      <w:r w:rsidR="00026FB3" w:rsidRPr="00026FB3">
        <w:rPr>
          <w:noProof/>
        </w:rPr>
        <w:t xml:space="preserve"> (</w:t>
      </w:r>
      <w:r w:rsidRPr="00744907">
        <w:rPr>
          <w:noProof/>
        </w:rPr>
        <w:t>2015).</w:t>
      </w:r>
    </w:p>
    <w:p w14:paraId="1B582395" w14:textId="0E3F3BC2" w:rsidR="00744907" w:rsidRPr="00744907" w:rsidRDefault="00744907" w:rsidP="00946363">
      <w:pPr>
        <w:pStyle w:val="EndNoteBibliography"/>
        <w:ind w:left="720" w:hanging="720"/>
        <w:rPr>
          <w:noProof/>
        </w:rPr>
      </w:pPr>
      <w:r w:rsidRPr="00744907">
        <w:rPr>
          <w:noProof/>
        </w:rPr>
        <w:t>14</w:t>
      </w:r>
      <w:r w:rsidRPr="00744907">
        <w:rPr>
          <w:noProof/>
        </w:rPr>
        <w:tab/>
        <w:t>Klein, D. J.</w:t>
      </w:r>
      <w:r w:rsidRPr="00744907">
        <w:rPr>
          <w:i/>
          <w:noProof/>
        </w:rPr>
        <w:t xml:space="preserve"> </w:t>
      </w:r>
      <w:r w:rsidR="00026FB3" w:rsidRPr="00026FB3">
        <w:rPr>
          <w:noProof/>
        </w:rPr>
        <w:t>et al.</w:t>
      </w:r>
      <w:r w:rsidRPr="00744907">
        <w:rPr>
          <w:noProof/>
        </w:rPr>
        <w:t xml:space="preserve"> The EUPHRATES trial (Evaluating the Use of Polymyxin B Hemoperfusion in a Randomized controlled trial of Adults Treated for Endotoxemia and Septic shock): study protocol for a randomized controlled trial. </w:t>
      </w:r>
      <w:r w:rsidRPr="00744907">
        <w:rPr>
          <w:i/>
          <w:noProof/>
        </w:rPr>
        <w:t>Trials.</w:t>
      </w:r>
      <w:r w:rsidRPr="00744907">
        <w:rPr>
          <w:noProof/>
        </w:rPr>
        <w:t xml:space="preserve"> </w:t>
      </w:r>
      <w:r w:rsidRPr="00744907">
        <w:rPr>
          <w:b/>
          <w:noProof/>
        </w:rPr>
        <w:t>15</w:t>
      </w:r>
      <w:r w:rsidRPr="00744907">
        <w:rPr>
          <w:noProof/>
        </w:rPr>
        <w:t xml:space="preserve"> 218, doi:10.1186/1745-6215-15-218</w:t>
      </w:r>
      <w:r w:rsidR="00026FB3" w:rsidRPr="00026FB3">
        <w:rPr>
          <w:noProof/>
        </w:rPr>
        <w:t xml:space="preserve"> (</w:t>
      </w:r>
      <w:r w:rsidRPr="00744907">
        <w:rPr>
          <w:noProof/>
        </w:rPr>
        <w:t>2014).</w:t>
      </w:r>
    </w:p>
    <w:p w14:paraId="533997BA" w14:textId="62660D03" w:rsidR="00744907" w:rsidRPr="00744907" w:rsidRDefault="00744907" w:rsidP="00946363">
      <w:pPr>
        <w:pStyle w:val="EndNoteBibliography"/>
        <w:ind w:left="720" w:hanging="720"/>
        <w:rPr>
          <w:noProof/>
        </w:rPr>
      </w:pPr>
      <w:r w:rsidRPr="00744907">
        <w:rPr>
          <w:noProof/>
        </w:rPr>
        <w:t>15</w:t>
      </w:r>
      <w:r w:rsidRPr="00744907">
        <w:rPr>
          <w:noProof/>
        </w:rPr>
        <w:tab/>
        <w:t>Bottiroli, M.</w:t>
      </w:r>
      <w:r w:rsidRPr="00744907">
        <w:rPr>
          <w:i/>
          <w:noProof/>
        </w:rPr>
        <w:t xml:space="preserve"> </w:t>
      </w:r>
      <w:r w:rsidR="00026FB3" w:rsidRPr="00026FB3">
        <w:rPr>
          <w:noProof/>
        </w:rPr>
        <w:t>et al.</w:t>
      </w:r>
      <w:r w:rsidRPr="00744907">
        <w:rPr>
          <w:noProof/>
        </w:rPr>
        <w:t xml:space="preserve"> Prevalence and clinical significance of early high Endotoxin Activity in septic shock: An observational study. </w:t>
      </w:r>
      <w:r w:rsidRPr="00744907">
        <w:rPr>
          <w:i/>
          <w:noProof/>
        </w:rPr>
        <w:t xml:space="preserve">Journal of </w:t>
      </w:r>
      <w:r w:rsidR="00026FB3" w:rsidRPr="00744907">
        <w:rPr>
          <w:i/>
          <w:noProof/>
        </w:rPr>
        <w:t>Critical C</w:t>
      </w:r>
      <w:r w:rsidRPr="00744907">
        <w:rPr>
          <w:i/>
          <w:noProof/>
        </w:rPr>
        <w:t>are.</w:t>
      </w:r>
      <w:r w:rsidRPr="00744907">
        <w:rPr>
          <w:noProof/>
        </w:rPr>
        <w:t xml:space="preserve"> </w:t>
      </w:r>
      <w:r w:rsidRPr="00744907">
        <w:rPr>
          <w:b/>
          <w:noProof/>
        </w:rPr>
        <w:t>41</w:t>
      </w:r>
      <w:r w:rsidRPr="00744907">
        <w:rPr>
          <w:noProof/>
        </w:rPr>
        <w:t xml:space="preserve"> 124-129, doi:10.1016/j.jcrc.2017.04.030</w:t>
      </w:r>
      <w:r w:rsidR="00026FB3" w:rsidRPr="00026FB3">
        <w:rPr>
          <w:noProof/>
        </w:rPr>
        <w:t xml:space="preserve"> (</w:t>
      </w:r>
      <w:r w:rsidRPr="00744907">
        <w:rPr>
          <w:noProof/>
        </w:rPr>
        <w:t>2017).</w:t>
      </w:r>
    </w:p>
    <w:p w14:paraId="3EB41026" w14:textId="68B7C743" w:rsidR="00744907" w:rsidRPr="00744907" w:rsidRDefault="00744907" w:rsidP="00946363">
      <w:pPr>
        <w:pStyle w:val="EndNoteBibliography"/>
        <w:ind w:left="720" w:hanging="720"/>
        <w:rPr>
          <w:noProof/>
        </w:rPr>
      </w:pPr>
      <w:r w:rsidRPr="00744907">
        <w:rPr>
          <w:noProof/>
        </w:rPr>
        <w:t>16</w:t>
      </w:r>
      <w:r w:rsidRPr="00744907">
        <w:rPr>
          <w:noProof/>
        </w:rPr>
        <w:tab/>
        <w:t>Kaukonen, K. M., Bailey, M., Suzuki, S., Pilcher, D.</w:t>
      </w:r>
      <w:r w:rsidR="00026FB3" w:rsidRPr="00026FB3">
        <w:rPr>
          <w:noProof/>
        </w:rPr>
        <w:t>,</w:t>
      </w:r>
      <w:r w:rsidRPr="00744907">
        <w:rPr>
          <w:noProof/>
        </w:rPr>
        <w:t xml:space="preserve"> Bellomo, R. Mortality related to severe sepsis and septic shock among critically ill patients in Australia and New Zealand, 2000-2012. </w:t>
      </w:r>
      <w:r w:rsidR="00026FB3" w:rsidRPr="00744907">
        <w:rPr>
          <w:i/>
          <w:noProof/>
        </w:rPr>
        <w:t>JAMA</w:t>
      </w:r>
      <w:r w:rsidR="00026FB3">
        <w:rPr>
          <w:i/>
          <w:noProof/>
        </w:rPr>
        <w:t>: The Journal of the American Medical Association</w:t>
      </w:r>
      <w:r w:rsidR="00026FB3" w:rsidRPr="00744907">
        <w:rPr>
          <w:i/>
          <w:noProof/>
        </w:rPr>
        <w:t>.</w:t>
      </w:r>
      <w:r w:rsidR="00026FB3" w:rsidRPr="00744907">
        <w:rPr>
          <w:noProof/>
        </w:rPr>
        <w:t xml:space="preserve"> </w:t>
      </w:r>
      <w:r w:rsidRPr="00744907">
        <w:rPr>
          <w:b/>
          <w:noProof/>
        </w:rPr>
        <w:t>311</w:t>
      </w:r>
      <w:r w:rsidRPr="00744907">
        <w:rPr>
          <w:noProof/>
        </w:rPr>
        <w:t xml:space="preserve"> (13), 1308-1316, doi:10.1001/jama.2014.2637</w:t>
      </w:r>
      <w:r w:rsidR="00026FB3" w:rsidRPr="00026FB3">
        <w:rPr>
          <w:noProof/>
        </w:rPr>
        <w:t xml:space="preserve"> (</w:t>
      </w:r>
      <w:r w:rsidRPr="00744907">
        <w:rPr>
          <w:noProof/>
        </w:rPr>
        <w:t>2014).</w:t>
      </w:r>
    </w:p>
    <w:p w14:paraId="440CC483" w14:textId="5D26A764" w:rsidR="00744907" w:rsidRPr="00744907" w:rsidRDefault="00744907" w:rsidP="00946363">
      <w:pPr>
        <w:pStyle w:val="EndNoteBibliography"/>
        <w:ind w:left="720" w:hanging="720"/>
        <w:rPr>
          <w:noProof/>
        </w:rPr>
      </w:pPr>
      <w:r w:rsidRPr="00744907">
        <w:rPr>
          <w:noProof/>
        </w:rPr>
        <w:t>17</w:t>
      </w:r>
      <w:r w:rsidRPr="00744907">
        <w:rPr>
          <w:noProof/>
        </w:rPr>
        <w:tab/>
        <w:t>Biagioni, E.</w:t>
      </w:r>
      <w:r w:rsidRPr="00744907">
        <w:rPr>
          <w:i/>
          <w:noProof/>
        </w:rPr>
        <w:t xml:space="preserve"> </w:t>
      </w:r>
      <w:r w:rsidR="00026FB3" w:rsidRPr="00026FB3">
        <w:rPr>
          <w:noProof/>
        </w:rPr>
        <w:t>et al.</w:t>
      </w:r>
      <w:r w:rsidRPr="00744907">
        <w:rPr>
          <w:noProof/>
        </w:rPr>
        <w:t xml:space="preserve"> Endotoxin activity levels as a prediction tool for risk of deterioration in patients with sepsis not admitted to the intensive care unit: a pilot observational study. </w:t>
      </w:r>
      <w:r w:rsidRPr="00744907">
        <w:rPr>
          <w:i/>
          <w:noProof/>
        </w:rPr>
        <w:t xml:space="preserve">Journal of </w:t>
      </w:r>
      <w:r w:rsidR="00026FB3" w:rsidRPr="00744907">
        <w:rPr>
          <w:i/>
          <w:noProof/>
        </w:rPr>
        <w:t>Critical Ca</w:t>
      </w:r>
      <w:r w:rsidRPr="00744907">
        <w:rPr>
          <w:i/>
          <w:noProof/>
        </w:rPr>
        <w:t>re.</w:t>
      </w:r>
      <w:r w:rsidRPr="00744907">
        <w:rPr>
          <w:noProof/>
        </w:rPr>
        <w:t xml:space="preserve"> </w:t>
      </w:r>
      <w:r w:rsidRPr="00744907">
        <w:rPr>
          <w:b/>
          <w:noProof/>
        </w:rPr>
        <w:t>28</w:t>
      </w:r>
      <w:r w:rsidRPr="00744907">
        <w:rPr>
          <w:noProof/>
        </w:rPr>
        <w:t xml:space="preserve"> (5), 612-617, doi:10.1016/j.jcrc.2013.02.005</w:t>
      </w:r>
      <w:r w:rsidR="00026FB3" w:rsidRPr="00026FB3">
        <w:rPr>
          <w:noProof/>
        </w:rPr>
        <w:t xml:space="preserve"> (</w:t>
      </w:r>
      <w:r w:rsidRPr="00744907">
        <w:rPr>
          <w:noProof/>
        </w:rPr>
        <w:t>2013).</w:t>
      </w:r>
    </w:p>
    <w:p w14:paraId="771F2DA8" w14:textId="1F482FCD" w:rsidR="00744907" w:rsidRPr="00744907" w:rsidRDefault="00744907" w:rsidP="00946363">
      <w:pPr>
        <w:pStyle w:val="EndNoteBibliography"/>
        <w:ind w:left="720" w:hanging="720"/>
        <w:rPr>
          <w:noProof/>
        </w:rPr>
      </w:pPr>
      <w:r w:rsidRPr="00744907">
        <w:rPr>
          <w:noProof/>
        </w:rPr>
        <w:t>18</w:t>
      </w:r>
      <w:r w:rsidRPr="00744907">
        <w:rPr>
          <w:noProof/>
        </w:rPr>
        <w:tab/>
        <w:t>Roth, R. I., Levin, F. C.</w:t>
      </w:r>
      <w:r w:rsidR="00026FB3" w:rsidRPr="00026FB3">
        <w:rPr>
          <w:noProof/>
        </w:rPr>
        <w:t>,</w:t>
      </w:r>
      <w:r w:rsidRPr="00744907">
        <w:rPr>
          <w:noProof/>
        </w:rPr>
        <w:t xml:space="preserve"> Levin, J. Optimization of detection of bacterial endotoxin in plasma with the Limulus test. </w:t>
      </w:r>
      <w:r w:rsidRPr="00744907">
        <w:rPr>
          <w:i/>
          <w:noProof/>
        </w:rPr>
        <w:t xml:space="preserve">The Journal of </w:t>
      </w:r>
      <w:r w:rsidR="00026FB3" w:rsidRPr="00744907">
        <w:rPr>
          <w:i/>
          <w:noProof/>
        </w:rPr>
        <w:t xml:space="preserve">Laboratory </w:t>
      </w:r>
      <w:r w:rsidR="00026FB3">
        <w:rPr>
          <w:i/>
          <w:noProof/>
        </w:rPr>
        <w:t>a</w:t>
      </w:r>
      <w:r w:rsidR="00026FB3" w:rsidRPr="00744907">
        <w:rPr>
          <w:i/>
          <w:noProof/>
        </w:rPr>
        <w:t>nd Clinical M</w:t>
      </w:r>
      <w:r w:rsidRPr="00744907">
        <w:rPr>
          <w:i/>
          <w:noProof/>
        </w:rPr>
        <w:t>edicine.</w:t>
      </w:r>
      <w:r w:rsidRPr="00744907">
        <w:rPr>
          <w:noProof/>
        </w:rPr>
        <w:t xml:space="preserve"> </w:t>
      </w:r>
      <w:r w:rsidRPr="00744907">
        <w:rPr>
          <w:b/>
          <w:noProof/>
        </w:rPr>
        <w:t>116</w:t>
      </w:r>
      <w:r w:rsidRPr="00744907">
        <w:rPr>
          <w:noProof/>
        </w:rPr>
        <w:t xml:space="preserve"> (2), 153-161 (1990).</w:t>
      </w:r>
    </w:p>
    <w:p w14:paraId="20062BE8" w14:textId="58B9EDB5" w:rsidR="00744907" w:rsidRPr="00744907" w:rsidRDefault="00744907" w:rsidP="00946363">
      <w:pPr>
        <w:pStyle w:val="EndNoteBibliography"/>
        <w:ind w:left="720" w:hanging="720"/>
        <w:rPr>
          <w:noProof/>
        </w:rPr>
      </w:pPr>
      <w:r w:rsidRPr="00744907">
        <w:rPr>
          <w:noProof/>
        </w:rPr>
        <w:t>19</w:t>
      </w:r>
      <w:r w:rsidRPr="00744907">
        <w:rPr>
          <w:noProof/>
        </w:rPr>
        <w:tab/>
        <w:t>Yaguchi, A., Yuzawa, J., Klein, D. J., Takeda, M.</w:t>
      </w:r>
      <w:r w:rsidR="00026FB3" w:rsidRPr="00026FB3">
        <w:rPr>
          <w:noProof/>
        </w:rPr>
        <w:t>,</w:t>
      </w:r>
      <w:r w:rsidRPr="00744907">
        <w:rPr>
          <w:noProof/>
        </w:rPr>
        <w:t xml:space="preserve"> Harada, T. Combining intermediate levels </w:t>
      </w:r>
      <w:r w:rsidRPr="00744907">
        <w:rPr>
          <w:noProof/>
        </w:rPr>
        <w:lastRenderedPageBreak/>
        <w:t>of the Endotoxin Activity Assay (</w:t>
      </w:r>
      <w:r w:rsidR="00BF48EA">
        <w:rPr>
          <w:noProof/>
        </w:rPr>
        <w:t>EA</w:t>
      </w:r>
      <w:r w:rsidRPr="00744907">
        <w:rPr>
          <w:noProof/>
        </w:rPr>
        <w:t xml:space="preserve">) with other biomarkers in the assessment of patients with sepsis: results of an observational study. </w:t>
      </w:r>
      <w:r w:rsidRPr="00744907">
        <w:rPr>
          <w:i/>
          <w:noProof/>
        </w:rPr>
        <w:t xml:space="preserve">Critical </w:t>
      </w:r>
      <w:r w:rsidR="00026FB3">
        <w:rPr>
          <w:i/>
          <w:noProof/>
        </w:rPr>
        <w:t>C</w:t>
      </w:r>
      <w:r w:rsidRPr="00744907">
        <w:rPr>
          <w:i/>
          <w:noProof/>
        </w:rPr>
        <w:t>are (London, England).</w:t>
      </w:r>
      <w:r w:rsidRPr="00744907">
        <w:rPr>
          <w:noProof/>
        </w:rPr>
        <w:t xml:space="preserve"> </w:t>
      </w:r>
      <w:r w:rsidRPr="00744907">
        <w:rPr>
          <w:b/>
          <w:noProof/>
        </w:rPr>
        <w:t>16</w:t>
      </w:r>
      <w:r w:rsidRPr="00744907">
        <w:rPr>
          <w:noProof/>
        </w:rPr>
        <w:t xml:space="preserve"> (3), doi:10.1186/cc11350</w:t>
      </w:r>
      <w:r w:rsidR="00026FB3" w:rsidRPr="00026FB3">
        <w:rPr>
          <w:noProof/>
        </w:rPr>
        <w:t xml:space="preserve"> (</w:t>
      </w:r>
      <w:r w:rsidRPr="00744907">
        <w:rPr>
          <w:noProof/>
        </w:rPr>
        <w:t>2012).</w:t>
      </w:r>
    </w:p>
    <w:p w14:paraId="355E2AEA" w14:textId="42F8BF3D" w:rsidR="00744907" w:rsidRPr="00744907" w:rsidRDefault="00744907" w:rsidP="00946363">
      <w:pPr>
        <w:pStyle w:val="EndNoteBibliography"/>
        <w:ind w:left="720" w:hanging="720"/>
        <w:rPr>
          <w:noProof/>
        </w:rPr>
      </w:pPr>
      <w:r w:rsidRPr="00744907">
        <w:rPr>
          <w:noProof/>
        </w:rPr>
        <w:t>20</w:t>
      </w:r>
      <w:r w:rsidRPr="00744907">
        <w:rPr>
          <w:noProof/>
        </w:rPr>
        <w:tab/>
        <w:t>Earley, Z. M.</w:t>
      </w:r>
      <w:r w:rsidRPr="00744907">
        <w:rPr>
          <w:i/>
          <w:noProof/>
        </w:rPr>
        <w:t xml:space="preserve"> </w:t>
      </w:r>
      <w:r w:rsidR="00026FB3" w:rsidRPr="00026FB3">
        <w:rPr>
          <w:noProof/>
        </w:rPr>
        <w:t>et al.</w:t>
      </w:r>
      <w:r w:rsidRPr="00744907">
        <w:rPr>
          <w:noProof/>
        </w:rPr>
        <w:t xml:space="preserve"> Burn Injury Alters the Intestinal Microbiome and Increases Gut Permeability and Bacterial Translocation. </w:t>
      </w:r>
      <w:r w:rsidRPr="00744907">
        <w:rPr>
          <w:i/>
          <w:noProof/>
        </w:rPr>
        <w:t>P</w:t>
      </w:r>
      <w:r w:rsidR="00026FB3">
        <w:rPr>
          <w:i/>
          <w:noProof/>
        </w:rPr>
        <w:t>L</w:t>
      </w:r>
      <w:r w:rsidRPr="00744907">
        <w:rPr>
          <w:i/>
          <w:noProof/>
        </w:rPr>
        <w:t xml:space="preserve">oS </w:t>
      </w:r>
      <w:r w:rsidR="00026FB3">
        <w:rPr>
          <w:i/>
          <w:noProof/>
        </w:rPr>
        <w:t>O</w:t>
      </w:r>
      <w:r w:rsidRPr="00744907">
        <w:rPr>
          <w:i/>
          <w:noProof/>
        </w:rPr>
        <w:t>ne.</w:t>
      </w:r>
      <w:r w:rsidRPr="00744907">
        <w:rPr>
          <w:noProof/>
        </w:rPr>
        <w:t xml:space="preserve"> </w:t>
      </w:r>
      <w:r w:rsidRPr="00744907">
        <w:rPr>
          <w:b/>
          <w:noProof/>
        </w:rPr>
        <w:t>10</w:t>
      </w:r>
      <w:r w:rsidRPr="00744907">
        <w:rPr>
          <w:noProof/>
        </w:rPr>
        <w:t xml:space="preserve"> (7), doi:10.1371/journal.pone.0129996</w:t>
      </w:r>
      <w:r w:rsidR="00026FB3" w:rsidRPr="00026FB3">
        <w:rPr>
          <w:noProof/>
        </w:rPr>
        <w:t xml:space="preserve"> (</w:t>
      </w:r>
      <w:r w:rsidRPr="00744907">
        <w:rPr>
          <w:noProof/>
        </w:rPr>
        <w:t>2015).</w:t>
      </w:r>
    </w:p>
    <w:p w14:paraId="106E57B8" w14:textId="32E07C72" w:rsidR="00744907" w:rsidRPr="00744907" w:rsidRDefault="00744907" w:rsidP="00946363">
      <w:pPr>
        <w:pStyle w:val="EndNoteBibliography"/>
        <w:ind w:left="720" w:hanging="720"/>
        <w:rPr>
          <w:noProof/>
        </w:rPr>
      </w:pPr>
      <w:r w:rsidRPr="00744907">
        <w:rPr>
          <w:noProof/>
        </w:rPr>
        <w:t>21</w:t>
      </w:r>
      <w:r w:rsidRPr="00744907">
        <w:rPr>
          <w:noProof/>
        </w:rPr>
        <w:tab/>
        <w:t>Munster, A. M., Smith-Meek, M., Dickerson, C.</w:t>
      </w:r>
      <w:r w:rsidR="00026FB3" w:rsidRPr="00026FB3">
        <w:rPr>
          <w:noProof/>
        </w:rPr>
        <w:t>,</w:t>
      </w:r>
      <w:r w:rsidRPr="00744907">
        <w:rPr>
          <w:noProof/>
        </w:rPr>
        <w:t xml:space="preserve"> Winchurch, R. A. Translocation. Incidental phenomenon or true pathology? </w:t>
      </w:r>
      <w:r w:rsidRPr="00744907">
        <w:rPr>
          <w:i/>
          <w:noProof/>
        </w:rPr>
        <w:t xml:space="preserve">Annals of </w:t>
      </w:r>
      <w:r w:rsidR="00026FB3">
        <w:rPr>
          <w:i/>
          <w:noProof/>
        </w:rPr>
        <w:t>S</w:t>
      </w:r>
      <w:r w:rsidRPr="00744907">
        <w:rPr>
          <w:i/>
          <w:noProof/>
        </w:rPr>
        <w:t>urgery.</w:t>
      </w:r>
      <w:r w:rsidRPr="00744907">
        <w:rPr>
          <w:noProof/>
        </w:rPr>
        <w:t xml:space="preserve"> </w:t>
      </w:r>
      <w:r w:rsidRPr="00744907">
        <w:rPr>
          <w:b/>
          <w:noProof/>
        </w:rPr>
        <w:t>218</w:t>
      </w:r>
      <w:r w:rsidRPr="00744907">
        <w:rPr>
          <w:noProof/>
        </w:rPr>
        <w:t xml:space="preserve"> (3), 321 (1993).</w:t>
      </w:r>
    </w:p>
    <w:p w14:paraId="24E550A1" w14:textId="7CF5DC56" w:rsidR="00744907" w:rsidRPr="00744907" w:rsidRDefault="00744907" w:rsidP="00946363">
      <w:pPr>
        <w:pStyle w:val="EndNoteBibliography"/>
        <w:ind w:left="720" w:hanging="720"/>
        <w:rPr>
          <w:noProof/>
        </w:rPr>
      </w:pPr>
      <w:r w:rsidRPr="00744907">
        <w:rPr>
          <w:noProof/>
        </w:rPr>
        <w:t>22</w:t>
      </w:r>
      <w:r w:rsidRPr="00744907">
        <w:rPr>
          <w:noProof/>
        </w:rPr>
        <w:tab/>
        <w:t>Clementi, A., Virzì, G. M., Brocca, A.</w:t>
      </w:r>
      <w:r w:rsidR="00026FB3" w:rsidRPr="00026FB3">
        <w:rPr>
          <w:noProof/>
        </w:rPr>
        <w:t>,</w:t>
      </w:r>
      <w:r w:rsidRPr="00744907">
        <w:rPr>
          <w:noProof/>
        </w:rPr>
        <w:t xml:space="preserve"> Ronco, C. The Role of Endotoxin in the Setting of Cardiorenal Syndrome Type 5. </w:t>
      </w:r>
      <w:r w:rsidRPr="00744907">
        <w:rPr>
          <w:i/>
          <w:noProof/>
        </w:rPr>
        <w:t>Cardiorenal Med</w:t>
      </w:r>
      <w:r w:rsidR="00026FB3">
        <w:rPr>
          <w:i/>
          <w:noProof/>
        </w:rPr>
        <w:t>icine</w:t>
      </w:r>
      <w:r w:rsidRPr="00744907">
        <w:rPr>
          <w:i/>
          <w:noProof/>
        </w:rPr>
        <w:t>.</w:t>
      </w:r>
      <w:r w:rsidRPr="00744907">
        <w:rPr>
          <w:noProof/>
        </w:rPr>
        <w:t xml:space="preserve"> </w:t>
      </w:r>
      <w:r w:rsidRPr="00744907">
        <w:rPr>
          <w:b/>
          <w:noProof/>
        </w:rPr>
        <w:t>7</w:t>
      </w:r>
      <w:r w:rsidRPr="00744907">
        <w:rPr>
          <w:noProof/>
        </w:rPr>
        <w:t xml:space="preserve"> (4), 276-283, doi:10.1159/000475846</w:t>
      </w:r>
      <w:r w:rsidR="00026FB3" w:rsidRPr="00026FB3">
        <w:rPr>
          <w:noProof/>
        </w:rPr>
        <w:t xml:space="preserve"> (</w:t>
      </w:r>
      <w:r w:rsidRPr="00744907">
        <w:rPr>
          <w:noProof/>
        </w:rPr>
        <w:t>2017).</w:t>
      </w:r>
    </w:p>
    <w:p w14:paraId="66DFFFC8" w14:textId="7443CD77" w:rsidR="00744907" w:rsidRPr="00744907" w:rsidRDefault="00744907" w:rsidP="00946363">
      <w:pPr>
        <w:pStyle w:val="EndNoteBibliography"/>
        <w:ind w:left="720" w:hanging="720"/>
        <w:rPr>
          <w:noProof/>
        </w:rPr>
      </w:pPr>
      <w:r w:rsidRPr="00744907">
        <w:rPr>
          <w:noProof/>
        </w:rPr>
        <w:t>23</w:t>
      </w:r>
      <w:r w:rsidRPr="00744907">
        <w:rPr>
          <w:noProof/>
        </w:rPr>
        <w:tab/>
        <w:t>Virzì, G. M.</w:t>
      </w:r>
      <w:r w:rsidRPr="00744907">
        <w:rPr>
          <w:i/>
          <w:noProof/>
        </w:rPr>
        <w:t xml:space="preserve"> </w:t>
      </w:r>
      <w:r w:rsidR="00026FB3" w:rsidRPr="00026FB3">
        <w:rPr>
          <w:noProof/>
        </w:rPr>
        <w:t>et al.</w:t>
      </w:r>
      <w:r w:rsidRPr="00744907">
        <w:rPr>
          <w:noProof/>
        </w:rPr>
        <w:t xml:space="preserve"> Cardiorenal Syndrome Type 5 in Sepsis: Role of Endotoxin in Cell Death Pathways and Inflammation. </w:t>
      </w:r>
      <w:r w:rsidRPr="00744907">
        <w:rPr>
          <w:i/>
          <w:noProof/>
        </w:rPr>
        <w:t xml:space="preserve">Kidney </w:t>
      </w:r>
      <w:r w:rsidR="00026FB3">
        <w:rPr>
          <w:i/>
          <w:noProof/>
        </w:rPr>
        <w:t xml:space="preserve">and </w:t>
      </w:r>
      <w:r w:rsidRPr="00744907">
        <w:rPr>
          <w:i/>
          <w:noProof/>
        </w:rPr>
        <w:t>Blood Press</w:t>
      </w:r>
      <w:r w:rsidR="00026FB3">
        <w:rPr>
          <w:i/>
          <w:noProof/>
        </w:rPr>
        <w:t>ure</w:t>
      </w:r>
      <w:r w:rsidRPr="00744907">
        <w:rPr>
          <w:i/>
          <w:noProof/>
        </w:rPr>
        <w:t xml:space="preserve"> Res</w:t>
      </w:r>
      <w:r w:rsidR="00026FB3">
        <w:rPr>
          <w:i/>
          <w:noProof/>
        </w:rPr>
        <w:t>earch</w:t>
      </w:r>
      <w:r w:rsidRPr="00744907">
        <w:rPr>
          <w:i/>
          <w:noProof/>
        </w:rPr>
        <w:t>.</w:t>
      </w:r>
      <w:r w:rsidRPr="00744907">
        <w:rPr>
          <w:noProof/>
        </w:rPr>
        <w:t xml:space="preserve"> </w:t>
      </w:r>
      <w:r w:rsidRPr="00744907">
        <w:rPr>
          <w:b/>
          <w:noProof/>
        </w:rPr>
        <w:t>41</w:t>
      </w:r>
      <w:r w:rsidRPr="00744907">
        <w:rPr>
          <w:noProof/>
        </w:rPr>
        <w:t xml:space="preserve"> (6), 1008-1015, doi:10.1159/000452602</w:t>
      </w:r>
      <w:r w:rsidR="00026FB3" w:rsidRPr="00026FB3">
        <w:rPr>
          <w:noProof/>
        </w:rPr>
        <w:t xml:space="preserve"> (</w:t>
      </w:r>
      <w:r w:rsidRPr="00744907">
        <w:rPr>
          <w:noProof/>
        </w:rPr>
        <w:t>2016).</w:t>
      </w:r>
    </w:p>
    <w:p w14:paraId="1ADB0AA8" w14:textId="0BAC8446" w:rsidR="00744907" w:rsidRPr="00744907" w:rsidRDefault="00744907" w:rsidP="00946363">
      <w:pPr>
        <w:pStyle w:val="EndNoteBibliography"/>
        <w:ind w:left="720" w:hanging="720"/>
        <w:rPr>
          <w:noProof/>
        </w:rPr>
      </w:pPr>
      <w:r w:rsidRPr="00744907">
        <w:rPr>
          <w:noProof/>
        </w:rPr>
        <w:t>24</w:t>
      </w:r>
      <w:r w:rsidRPr="00744907">
        <w:rPr>
          <w:noProof/>
        </w:rPr>
        <w:tab/>
        <w:t>Mignon, F., Piagnerelli, M., Van Nuffelen, M.</w:t>
      </w:r>
      <w:r w:rsidR="00026FB3" w:rsidRPr="00026FB3">
        <w:rPr>
          <w:noProof/>
        </w:rPr>
        <w:t>,</w:t>
      </w:r>
      <w:r w:rsidRPr="00744907">
        <w:rPr>
          <w:noProof/>
        </w:rPr>
        <w:t xml:space="preserve"> Vincent, J. L. Effect of empiric antibiotic treatment on plasma endotoxin activity in septic patients. </w:t>
      </w:r>
      <w:r w:rsidRPr="00744907">
        <w:rPr>
          <w:i/>
          <w:noProof/>
        </w:rPr>
        <w:t>Infection.</w:t>
      </w:r>
      <w:r w:rsidRPr="00744907">
        <w:rPr>
          <w:noProof/>
        </w:rPr>
        <w:t xml:space="preserve"> </w:t>
      </w:r>
      <w:r w:rsidRPr="00744907">
        <w:rPr>
          <w:b/>
          <w:noProof/>
        </w:rPr>
        <w:t>42</w:t>
      </w:r>
      <w:r w:rsidRPr="00744907">
        <w:rPr>
          <w:noProof/>
        </w:rPr>
        <w:t xml:space="preserve"> (3), 521-528, doi:10.1007/s15010-014-0586-4</w:t>
      </w:r>
      <w:r w:rsidR="00026FB3" w:rsidRPr="00026FB3">
        <w:rPr>
          <w:noProof/>
        </w:rPr>
        <w:t xml:space="preserve"> (</w:t>
      </w:r>
      <w:r w:rsidRPr="00744907">
        <w:rPr>
          <w:noProof/>
        </w:rPr>
        <w:t>2014).</w:t>
      </w:r>
    </w:p>
    <w:p w14:paraId="23B62424" w14:textId="7F8D1E0C" w:rsidR="00744907" w:rsidRPr="00744907" w:rsidRDefault="00744907" w:rsidP="00946363">
      <w:pPr>
        <w:pStyle w:val="EndNoteBibliography"/>
        <w:ind w:left="720" w:hanging="720"/>
        <w:rPr>
          <w:noProof/>
        </w:rPr>
      </w:pPr>
      <w:r w:rsidRPr="00744907">
        <w:rPr>
          <w:noProof/>
        </w:rPr>
        <w:t>25</w:t>
      </w:r>
      <w:r w:rsidRPr="00744907">
        <w:rPr>
          <w:noProof/>
        </w:rPr>
        <w:tab/>
        <w:t>Klein, D. J.</w:t>
      </w:r>
      <w:r w:rsidRPr="00744907">
        <w:rPr>
          <w:i/>
          <w:noProof/>
        </w:rPr>
        <w:t xml:space="preserve"> </w:t>
      </w:r>
      <w:r w:rsidR="00026FB3" w:rsidRPr="00026FB3">
        <w:rPr>
          <w:noProof/>
        </w:rPr>
        <w:t>et al.</w:t>
      </w:r>
      <w:r w:rsidRPr="00744907">
        <w:rPr>
          <w:noProof/>
        </w:rPr>
        <w:t xml:space="preserve"> Daily v</w:t>
      </w:r>
      <w:bookmarkStart w:id="0" w:name="_GoBack"/>
      <w:bookmarkEnd w:id="0"/>
      <w:r w:rsidRPr="00744907">
        <w:rPr>
          <w:noProof/>
        </w:rPr>
        <w:t xml:space="preserve">ariation in endotoxin levels is associated with increased organ failure in critically ill patients. </w:t>
      </w:r>
      <w:r w:rsidRPr="00744907">
        <w:rPr>
          <w:i/>
          <w:noProof/>
        </w:rPr>
        <w:t>Shock.</w:t>
      </w:r>
      <w:r w:rsidRPr="00744907">
        <w:rPr>
          <w:noProof/>
        </w:rPr>
        <w:t xml:space="preserve"> </w:t>
      </w:r>
      <w:r w:rsidRPr="00744907">
        <w:rPr>
          <w:b/>
          <w:noProof/>
        </w:rPr>
        <w:t>28</w:t>
      </w:r>
      <w:r w:rsidRPr="00744907">
        <w:rPr>
          <w:noProof/>
        </w:rPr>
        <w:t xml:space="preserve"> (5), 524-529, doi:10.1097/shk.0b013e31805363c6</w:t>
      </w:r>
      <w:r w:rsidR="00026FB3" w:rsidRPr="00026FB3">
        <w:rPr>
          <w:noProof/>
        </w:rPr>
        <w:t xml:space="preserve"> (</w:t>
      </w:r>
      <w:r w:rsidRPr="00744907">
        <w:rPr>
          <w:noProof/>
        </w:rPr>
        <w:t>2007).</w:t>
      </w:r>
    </w:p>
    <w:p w14:paraId="07DCF19F" w14:textId="5B6DF0A7" w:rsidR="009F659A" w:rsidRPr="00962E71" w:rsidRDefault="00AE5B6F" w:rsidP="00946363">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026FB3">
      <w:headerReference w:type="default" r:id="rId8"/>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B6DE94" w14:textId="77777777" w:rsidR="005A4732" w:rsidRDefault="005A4732" w:rsidP="00621C4E">
      <w:r>
        <w:separator/>
      </w:r>
    </w:p>
  </w:endnote>
  <w:endnote w:type="continuationSeparator" w:id="0">
    <w:p w14:paraId="7539FDCF" w14:textId="77777777" w:rsidR="005A4732" w:rsidRDefault="005A473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dvTT5235d5a9">
    <w:charset w:val="00"/>
    <w:family w:val="roman"/>
    <w:pitch w:val="default"/>
    <w:sig w:usb0="00000003" w:usb1="00000000" w:usb2="00000000" w:usb3="00000000" w:csb0="00000001" w:csb1="00000000"/>
  </w:font>
  <w:font w:name="AdvP6975">
    <w:charset w:val="00"/>
    <w:family w:val="roman"/>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B5B1B2" w14:textId="77777777" w:rsidR="005A4732" w:rsidRDefault="005A4732" w:rsidP="00621C4E">
      <w:r>
        <w:separator/>
      </w:r>
    </w:p>
  </w:footnote>
  <w:footnote w:type="continuationSeparator" w:id="0">
    <w:p w14:paraId="00AF9054" w14:textId="77777777" w:rsidR="005A4732" w:rsidRDefault="005A473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5493E32B" w:rsidR="00026FB3" w:rsidRPr="006F06E4" w:rsidRDefault="00026FB3"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B40B90"/>
    <w:multiLevelType w:val="multilevel"/>
    <w:tmpl w:val="3180872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F19AB"/>
    <w:multiLevelType w:val="hybridMultilevel"/>
    <w:tmpl w:val="25A0DB30"/>
    <w:lvl w:ilvl="0" w:tplc="0409000F">
      <w:start w:val="1"/>
      <w:numFmt w:val="decimal"/>
      <w:lvlText w:val="2.%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rPr>
        <w:rFonts w:hint="default"/>
      </w:rPr>
    </w:lvl>
    <w:lvl w:ilvl="3" w:tplc="0409000F" w:tentative="1">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rPr>
        <w:rFonts w:hint="default"/>
      </w:rPr>
    </w:lvl>
    <w:lvl w:ilvl="6" w:tplc="0409000F" w:tentative="1">
      <w:start w:val="1"/>
      <w:numFmt w:val="decimal"/>
      <w:lvlText w:val="%7."/>
      <w:lvlJc w:val="left"/>
      <w:pPr>
        <w:ind w:left="5040" w:hanging="360"/>
      </w:pPr>
      <w:rPr>
        <w:rFonts w:hint="default"/>
      </w:rPr>
    </w:lvl>
    <w:lvl w:ilvl="7" w:tplc="04090019" w:tentative="1">
      <w:start w:val="1"/>
      <w:numFmt w:val="lowerLetter"/>
      <w:lvlText w:val="%8."/>
      <w:lvlJc w:val="left"/>
      <w:pPr>
        <w:ind w:left="5760" w:hanging="360"/>
      </w:pPr>
      <w:rPr>
        <w:rFonts w:hint="default"/>
      </w:rPr>
    </w:lvl>
    <w:lvl w:ilvl="8" w:tplc="0409001B" w:tentative="1">
      <w:start w:val="1"/>
      <w:numFmt w:val="lowerRoman"/>
      <w:lvlText w:val="%9."/>
      <w:lvlJc w:val="right"/>
      <w:pPr>
        <w:ind w:left="6480" w:hanging="18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328BB"/>
    <w:multiLevelType w:val="hybridMultilevel"/>
    <w:tmpl w:val="9D1E0AEE"/>
    <w:lvl w:ilvl="0" w:tplc="ADD8CCC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ADD8CCC6">
      <w:start w:val="1"/>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04287F"/>
    <w:multiLevelType w:val="hybridMultilevel"/>
    <w:tmpl w:val="3E50144A"/>
    <w:lvl w:ilvl="0" w:tplc="ADD8CCC6">
      <w:start w:val="1"/>
      <w:numFmt w:val="bullet"/>
      <w:lvlText w:val="-"/>
      <w:lvlJc w:val="left"/>
      <w:pPr>
        <w:ind w:left="1776" w:hanging="360"/>
      </w:pPr>
      <w:rPr>
        <w:rFonts w:ascii="Calibri" w:eastAsiaTheme="minorHAnsi" w:hAnsi="Calibri" w:cs="Calibri"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D40C13"/>
    <w:multiLevelType w:val="multilevel"/>
    <w:tmpl w:val="B9605098"/>
    <w:lvl w:ilvl="0">
      <w:start w:val="1"/>
      <w:numFmt w:val="decimal"/>
      <w:lvlText w:val="%1."/>
      <w:lvlJc w:val="left"/>
      <w:pPr>
        <w:ind w:left="720" w:hanging="720"/>
      </w:pPr>
      <w:rPr>
        <w:rFonts w:hint="default"/>
      </w:rPr>
    </w:lvl>
    <w:lvl w:ilvl="1">
      <w:start w:val="1"/>
      <w:numFmt w:val="decimal"/>
      <w:lvlText w:val="%1.%2."/>
      <w:lvlJc w:val="left"/>
      <w:pPr>
        <w:ind w:left="1420" w:hanging="720"/>
      </w:pPr>
      <w:rPr>
        <w:rFonts w:hint="default"/>
      </w:rPr>
    </w:lvl>
    <w:lvl w:ilvl="2">
      <w:start w:val="1"/>
      <w:numFmt w:val="decimal"/>
      <w:lvlText w:val="%1.%2.%3."/>
      <w:lvlJc w:val="left"/>
      <w:pPr>
        <w:ind w:left="2120" w:hanging="720"/>
      </w:pPr>
      <w:rPr>
        <w:rFonts w:hint="default"/>
      </w:rPr>
    </w:lvl>
    <w:lvl w:ilvl="3">
      <w:start w:val="1"/>
      <w:numFmt w:val="decimal"/>
      <w:lvlText w:val="%1.%2.%3.%4."/>
      <w:lvlJc w:val="left"/>
      <w:pPr>
        <w:ind w:left="2820" w:hanging="720"/>
      </w:pPr>
      <w:rPr>
        <w:rFonts w:hint="default"/>
      </w:rPr>
    </w:lvl>
    <w:lvl w:ilvl="4">
      <w:start w:val="1"/>
      <w:numFmt w:val="decimal"/>
      <w:lvlText w:val="%1.%2.%3.%4.%5."/>
      <w:lvlJc w:val="left"/>
      <w:pPr>
        <w:ind w:left="3880" w:hanging="1080"/>
      </w:pPr>
      <w:rPr>
        <w:rFonts w:hint="default"/>
      </w:rPr>
    </w:lvl>
    <w:lvl w:ilvl="5">
      <w:start w:val="1"/>
      <w:numFmt w:val="decimal"/>
      <w:lvlText w:val="%1.%2.%3.%4.%5.%6."/>
      <w:lvlJc w:val="left"/>
      <w:pPr>
        <w:ind w:left="4580" w:hanging="1080"/>
      </w:pPr>
      <w:rPr>
        <w:rFonts w:hint="default"/>
      </w:rPr>
    </w:lvl>
    <w:lvl w:ilvl="6">
      <w:start w:val="1"/>
      <w:numFmt w:val="decimal"/>
      <w:lvlText w:val="%1.%2.%3.%4.%5.%6.%7."/>
      <w:lvlJc w:val="left"/>
      <w:pPr>
        <w:ind w:left="5640" w:hanging="1440"/>
      </w:pPr>
      <w:rPr>
        <w:rFonts w:hint="default"/>
      </w:rPr>
    </w:lvl>
    <w:lvl w:ilvl="7">
      <w:start w:val="1"/>
      <w:numFmt w:val="decimal"/>
      <w:lvlText w:val="%1.%2.%3.%4.%5.%6.%7.%8."/>
      <w:lvlJc w:val="left"/>
      <w:pPr>
        <w:ind w:left="6340" w:hanging="1440"/>
      </w:pPr>
      <w:rPr>
        <w:rFonts w:hint="default"/>
      </w:rPr>
    </w:lvl>
    <w:lvl w:ilvl="8">
      <w:start w:val="1"/>
      <w:numFmt w:val="decimal"/>
      <w:lvlText w:val="%1.%2.%3.%4.%5.%6.%7.%8.%9."/>
      <w:lvlJc w:val="left"/>
      <w:pPr>
        <w:ind w:left="7400" w:hanging="180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6C6A13"/>
    <w:multiLevelType w:val="hybridMultilevel"/>
    <w:tmpl w:val="41AE18EA"/>
    <w:lvl w:ilvl="0" w:tplc="ADD8CCC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A51DCA"/>
    <w:multiLevelType w:val="multilevel"/>
    <w:tmpl w:val="DDFCA870"/>
    <w:lvl w:ilvl="0">
      <w:start w:val="1"/>
      <w:numFmt w:val="decimal"/>
      <w:lvlText w:val="%1."/>
      <w:lvlJc w:val="left"/>
      <w:pPr>
        <w:ind w:left="360" w:hanging="360"/>
      </w:pPr>
    </w:lvl>
    <w:lvl w:ilvl="1">
      <w:start w:val="1"/>
      <w:numFmt w:val="decimal"/>
      <w:isLgl/>
      <w:lvlText w:val="%2."/>
      <w:lvlJc w:val="left"/>
      <w:pPr>
        <w:ind w:left="360" w:hanging="360"/>
      </w:pPr>
      <w:rPr>
        <w:rFonts w:asciiTheme="minorHAnsi" w:eastAsiaTheme="minorHAnsi" w:hAnsiTheme="minorHAnsi" w:cstheme="minorBidi"/>
        <w:b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192B22"/>
    <w:multiLevelType w:val="hybridMultilevel"/>
    <w:tmpl w:val="C326049C"/>
    <w:lvl w:ilvl="0" w:tplc="0E9AA2D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2"/>
  </w:num>
  <w:num w:numId="3">
    <w:abstractNumId w:val="6"/>
  </w:num>
  <w:num w:numId="4">
    <w:abstractNumId w:val="20"/>
  </w:num>
  <w:num w:numId="5">
    <w:abstractNumId w:val="12"/>
  </w:num>
  <w:num w:numId="6">
    <w:abstractNumId w:val="18"/>
  </w:num>
  <w:num w:numId="7">
    <w:abstractNumId w:val="0"/>
  </w:num>
  <w:num w:numId="8">
    <w:abstractNumId w:val="13"/>
  </w:num>
  <w:num w:numId="9">
    <w:abstractNumId w:val="14"/>
  </w:num>
  <w:num w:numId="10">
    <w:abstractNumId w:val="21"/>
  </w:num>
  <w:num w:numId="11">
    <w:abstractNumId w:val="27"/>
  </w:num>
  <w:num w:numId="12">
    <w:abstractNumId w:val="2"/>
  </w:num>
  <w:num w:numId="13">
    <w:abstractNumId w:val="23"/>
  </w:num>
  <w:num w:numId="14">
    <w:abstractNumId w:val="31"/>
  </w:num>
  <w:num w:numId="15">
    <w:abstractNumId w:val="15"/>
  </w:num>
  <w:num w:numId="16">
    <w:abstractNumId w:val="11"/>
  </w:num>
  <w:num w:numId="17">
    <w:abstractNumId w:val="25"/>
  </w:num>
  <w:num w:numId="18">
    <w:abstractNumId w:val="16"/>
  </w:num>
  <w:num w:numId="19">
    <w:abstractNumId w:val="29"/>
  </w:num>
  <w:num w:numId="20">
    <w:abstractNumId w:val="4"/>
  </w:num>
  <w:num w:numId="21">
    <w:abstractNumId w:val="30"/>
  </w:num>
  <w:num w:numId="22">
    <w:abstractNumId w:val="28"/>
  </w:num>
  <w:num w:numId="23">
    <w:abstractNumId w:val="17"/>
  </w:num>
  <w:num w:numId="24">
    <w:abstractNumId w:val="32"/>
  </w:num>
  <w:num w:numId="25">
    <w:abstractNumId w:val="9"/>
  </w:num>
  <w:num w:numId="26">
    <w:abstractNumId w:val="24"/>
  </w:num>
  <w:num w:numId="27">
    <w:abstractNumId w:val="7"/>
  </w:num>
  <w:num w:numId="28">
    <w:abstractNumId w:val="10"/>
  </w:num>
  <w:num w:numId="29">
    <w:abstractNumId w:val="19"/>
  </w:num>
  <w:num w:numId="30">
    <w:abstractNumId w:val="5"/>
  </w:num>
  <w:num w:numId="31">
    <w:abstractNumId w:val="3"/>
  </w:num>
  <w:num w:numId="32">
    <w:abstractNumId w:val="26"/>
  </w:num>
  <w:num w:numId="33">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3E5C"/>
    <w:rsid w:val="00005815"/>
    <w:rsid w:val="00007DBC"/>
    <w:rsid w:val="00007EA1"/>
    <w:rsid w:val="000100F0"/>
    <w:rsid w:val="000129B2"/>
    <w:rsid w:val="00012FF9"/>
    <w:rsid w:val="0001389C"/>
    <w:rsid w:val="00014314"/>
    <w:rsid w:val="00021434"/>
    <w:rsid w:val="00021774"/>
    <w:rsid w:val="00021DF3"/>
    <w:rsid w:val="00023869"/>
    <w:rsid w:val="00024598"/>
    <w:rsid w:val="00026FB3"/>
    <w:rsid w:val="000279B0"/>
    <w:rsid w:val="00030EDB"/>
    <w:rsid w:val="00032769"/>
    <w:rsid w:val="0003311E"/>
    <w:rsid w:val="00037B58"/>
    <w:rsid w:val="00050902"/>
    <w:rsid w:val="00051B73"/>
    <w:rsid w:val="00060ABE"/>
    <w:rsid w:val="00061A50"/>
    <w:rsid w:val="0006361B"/>
    <w:rsid w:val="00064104"/>
    <w:rsid w:val="000652E3"/>
    <w:rsid w:val="00066025"/>
    <w:rsid w:val="00067A8F"/>
    <w:rsid w:val="000701D1"/>
    <w:rsid w:val="00080A20"/>
    <w:rsid w:val="00081E78"/>
    <w:rsid w:val="00082796"/>
    <w:rsid w:val="00082DF4"/>
    <w:rsid w:val="00086FF5"/>
    <w:rsid w:val="00087C0A"/>
    <w:rsid w:val="00092171"/>
    <w:rsid w:val="00093BC4"/>
    <w:rsid w:val="000943E6"/>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64ED"/>
    <w:rsid w:val="000D76E4"/>
    <w:rsid w:val="000E3816"/>
    <w:rsid w:val="000E4F77"/>
    <w:rsid w:val="000F265C"/>
    <w:rsid w:val="000F3AFA"/>
    <w:rsid w:val="000F5712"/>
    <w:rsid w:val="000F6611"/>
    <w:rsid w:val="000F7E22"/>
    <w:rsid w:val="001104F3"/>
    <w:rsid w:val="00112EEB"/>
    <w:rsid w:val="001173FF"/>
    <w:rsid w:val="0012563A"/>
    <w:rsid w:val="001264DE"/>
    <w:rsid w:val="001313A7"/>
    <w:rsid w:val="0013276F"/>
    <w:rsid w:val="0013621E"/>
    <w:rsid w:val="0013642E"/>
    <w:rsid w:val="00142EFE"/>
    <w:rsid w:val="00152A23"/>
    <w:rsid w:val="00162CB7"/>
    <w:rsid w:val="001665C9"/>
    <w:rsid w:val="00166F32"/>
    <w:rsid w:val="00171E5B"/>
    <w:rsid w:val="00171F94"/>
    <w:rsid w:val="001721A9"/>
    <w:rsid w:val="00175D4E"/>
    <w:rsid w:val="0017668A"/>
    <w:rsid w:val="001766FE"/>
    <w:rsid w:val="001771E7"/>
    <w:rsid w:val="001911FF"/>
    <w:rsid w:val="00192006"/>
    <w:rsid w:val="00193180"/>
    <w:rsid w:val="00196792"/>
    <w:rsid w:val="001B1519"/>
    <w:rsid w:val="001B2E2D"/>
    <w:rsid w:val="001B5CD2"/>
    <w:rsid w:val="001C0BEE"/>
    <w:rsid w:val="001C1E49"/>
    <w:rsid w:val="001C27C1"/>
    <w:rsid w:val="001C2A98"/>
    <w:rsid w:val="001C4D95"/>
    <w:rsid w:val="001D1269"/>
    <w:rsid w:val="001D3D7D"/>
    <w:rsid w:val="001D3FFF"/>
    <w:rsid w:val="001D625F"/>
    <w:rsid w:val="001D68A4"/>
    <w:rsid w:val="001D7576"/>
    <w:rsid w:val="001E0E3F"/>
    <w:rsid w:val="001E14A0"/>
    <w:rsid w:val="001E7376"/>
    <w:rsid w:val="001F225C"/>
    <w:rsid w:val="00201CFA"/>
    <w:rsid w:val="0020220D"/>
    <w:rsid w:val="00202448"/>
    <w:rsid w:val="00202D15"/>
    <w:rsid w:val="00205B3F"/>
    <w:rsid w:val="00212EAE"/>
    <w:rsid w:val="00214BEE"/>
    <w:rsid w:val="002205B8"/>
    <w:rsid w:val="00221695"/>
    <w:rsid w:val="00225720"/>
    <w:rsid w:val="002259E5"/>
    <w:rsid w:val="00226140"/>
    <w:rsid w:val="002274F3"/>
    <w:rsid w:val="0023094C"/>
    <w:rsid w:val="00234BE3"/>
    <w:rsid w:val="00234D2E"/>
    <w:rsid w:val="00235A90"/>
    <w:rsid w:val="00241E48"/>
    <w:rsid w:val="0024214E"/>
    <w:rsid w:val="00242623"/>
    <w:rsid w:val="00250558"/>
    <w:rsid w:val="00255208"/>
    <w:rsid w:val="00255DD3"/>
    <w:rsid w:val="002605D1"/>
    <w:rsid w:val="00260652"/>
    <w:rsid w:val="00261F25"/>
    <w:rsid w:val="002648A9"/>
    <w:rsid w:val="0026536F"/>
    <w:rsid w:val="0026553C"/>
    <w:rsid w:val="00267DD5"/>
    <w:rsid w:val="002713FE"/>
    <w:rsid w:val="0027223F"/>
    <w:rsid w:val="00274A0A"/>
    <w:rsid w:val="00277593"/>
    <w:rsid w:val="00280909"/>
    <w:rsid w:val="00280918"/>
    <w:rsid w:val="00282AF6"/>
    <w:rsid w:val="0028596A"/>
    <w:rsid w:val="00287085"/>
    <w:rsid w:val="00290AF9"/>
    <w:rsid w:val="002967CF"/>
    <w:rsid w:val="00297788"/>
    <w:rsid w:val="002A3285"/>
    <w:rsid w:val="002A484B"/>
    <w:rsid w:val="002A64A6"/>
    <w:rsid w:val="002B3301"/>
    <w:rsid w:val="002B7819"/>
    <w:rsid w:val="002C47D4"/>
    <w:rsid w:val="002D0F38"/>
    <w:rsid w:val="002D77E3"/>
    <w:rsid w:val="002F2859"/>
    <w:rsid w:val="002F6E3C"/>
    <w:rsid w:val="0030117D"/>
    <w:rsid w:val="00301F30"/>
    <w:rsid w:val="00302B6F"/>
    <w:rsid w:val="003038FD"/>
    <w:rsid w:val="00303C87"/>
    <w:rsid w:val="00306471"/>
    <w:rsid w:val="003108E5"/>
    <w:rsid w:val="003120CB"/>
    <w:rsid w:val="00320153"/>
    <w:rsid w:val="00320367"/>
    <w:rsid w:val="00322871"/>
    <w:rsid w:val="00326FB3"/>
    <w:rsid w:val="003316D4"/>
    <w:rsid w:val="00333822"/>
    <w:rsid w:val="00336715"/>
    <w:rsid w:val="00336911"/>
    <w:rsid w:val="003401EC"/>
    <w:rsid w:val="00340DFD"/>
    <w:rsid w:val="00344954"/>
    <w:rsid w:val="00350CD7"/>
    <w:rsid w:val="00360C17"/>
    <w:rsid w:val="003621C6"/>
    <w:rsid w:val="003622B8"/>
    <w:rsid w:val="00366B76"/>
    <w:rsid w:val="00373051"/>
    <w:rsid w:val="00373B8F"/>
    <w:rsid w:val="00376D95"/>
    <w:rsid w:val="00377FBB"/>
    <w:rsid w:val="00385140"/>
    <w:rsid w:val="00393CC7"/>
    <w:rsid w:val="003971F7"/>
    <w:rsid w:val="003A16FC"/>
    <w:rsid w:val="003A4F62"/>
    <w:rsid w:val="003A4FCD"/>
    <w:rsid w:val="003B0944"/>
    <w:rsid w:val="003B1593"/>
    <w:rsid w:val="003B4381"/>
    <w:rsid w:val="003C1043"/>
    <w:rsid w:val="003C1A30"/>
    <w:rsid w:val="003C6779"/>
    <w:rsid w:val="003D2998"/>
    <w:rsid w:val="003D2F0A"/>
    <w:rsid w:val="003D3891"/>
    <w:rsid w:val="003D5D84"/>
    <w:rsid w:val="003D63A8"/>
    <w:rsid w:val="003E0F4F"/>
    <w:rsid w:val="003E18AC"/>
    <w:rsid w:val="003E210B"/>
    <w:rsid w:val="003E2A12"/>
    <w:rsid w:val="003E2D31"/>
    <w:rsid w:val="003E3310"/>
    <w:rsid w:val="003E3384"/>
    <w:rsid w:val="003E3CA4"/>
    <w:rsid w:val="003E548E"/>
    <w:rsid w:val="003F3A8D"/>
    <w:rsid w:val="00407EC8"/>
    <w:rsid w:val="0041110A"/>
    <w:rsid w:val="00411624"/>
    <w:rsid w:val="004148E1"/>
    <w:rsid w:val="00414CFA"/>
    <w:rsid w:val="00415A44"/>
    <w:rsid w:val="00415EC0"/>
    <w:rsid w:val="00416BF1"/>
    <w:rsid w:val="00420BE9"/>
    <w:rsid w:val="00423AD8"/>
    <w:rsid w:val="00423FDD"/>
    <w:rsid w:val="004244DC"/>
    <w:rsid w:val="00424C85"/>
    <w:rsid w:val="004260BD"/>
    <w:rsid w:val="0043012F"/>
    <w:rsid w:val="00430F1F"/>
    <w:rsid w:val="004326EA"/>
    <w:rsid w:val="0044434C"/>
    <w:rsid w:val="0044456B"/>
    <w:rsid w:val="00445A9E"/>
    <w:rsid w:val="00447BD1"/>
    <w:rsid w:val="004507F3"/>
    <w:rsid w:val="00450AF4"/>
    <w:rsid w:val="00456459"/>
    <w:rsid w:val="00456A57"/>
    <w:rsid w:val="004607DE"/>
    <w:rsid w:val="004671C7"/>
    <w:rsid w:val="00472F4D"/>
    <w:rsid w:val="004730BF"/>
    <w:rsid w:val="00474DCB"/>
    <w:rsid w:val="0047535C"/>
    <w:rsid w:val="004762F6"/>
    <w:rsid w:val="00485870"/>
    <w:rsid w:val="00485FE8"/>
    <w:rsid w:val="00492473"/>
    <w:rsid w:val="00492EB5"/>
    <w:rsid w:val="00494F77"/>
    <w:rsid w:val="00497721"/>
    <w:rsid w:val="004A0229"/>
    <w:rsid w:val="004A1B0F"/>
    <w:rsid w:val="004A35D2"/>
    <w:rsid w:val="004A71E4"/>
    <w:rsid w:val="004B2F00"/>
    <w:rsid w:val="004B6E31"/>
    <w:rsid w:val="004C1D66"/>
    <w:rsid w:val="004C306B"/>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2742"/>
    <w:rsid w:val="005017A2"/>
    <w:rsid w:val="00502A0A"/>
    <w:rsid w:val="00507C50"/>
    <w:rsid w:val="00514D40"/>
    <w:rsid w:val="00516C77"/>
    <w:rsid w:val="00517C3A"/>
    <w:rsid w:val="00527BF4"/>
    <w:rsid w:val="00530DC7"/>
    <w:rsid w:val="005324BE"/>
    <w:rsid w:val="00532AC7"/>
    <w:rsid w:val="00534F6C"/>
    <w:rsid w:val="00535994"/>
    <w:rsid w:val="0053646D"/>
    <w:rsid w:val="00540AAD"/>
    <w:rsid w:val="00543EC1"/>
    <w:rsid w:val="00546458"/>
    <w:rsid w:val="00547FD0"/>
    <w:rsid w:val="0055087C"/>
    <w:rsid w:val="00553413"/>
    <w:rsid w:val="00555983"/>
    <w:rsid w:val="00555E68"/>
    <w:rsid w:val="00560E31"/>
    <w:rsid w:val="00561BDA"/>
    <w:rsid w:val="00581B23"/>
    <w:rsid w:val="0058219C"/>
    <w:rsid w:val="00584EA4"/>
    <w:rsid w:val="0058707F"/>
    <w:rsid w:val="00591DBD"/>
    <w:rsid w:val="005931FE"/>
    <w:rsid w:val="005A0028"/>
    <w:rsid w:val="005A0ACC"/>
    <w:rsid w:val="005A4732"/>
    <w:rsid w:val="005B0072"/>
    <w:rsid w:val="005B0732"/>
    <w:rsid w:val="005B38A0"/>
    <w:rsid w:val="005B491C"/>
    <w:rsid w:val="005B4DBF"/>
    <w:rsid w:val="005B5C0F"/>
    <w:rsid w:val="005B5DE2"/>
    <w:rsid w:val="005B674C"/>
    <w:rsid w:val="005C24F2"/>
    <w:rsid w:val="005C2A57"/>
    <w:rsid w:val="005C7561"/>
    <w:rsid w:val="005D1E57"/>
    <w:rsid w:val="005D2F57"/>
    <w:rsid w:val="005D34F6"/>
    <w:rsid w:val="005D3D71"/>
    <w:rsid w:val="005D4F1A"/>
    <w:rsid w:val="005D5F19"/>
    <w:rsid w:val="005E1884"/>
    <w:rsid w:val="005F373A"/>
    <w:rsid w:val="005F4F87"/>
    <w:rsid w:val="005F6B0E"/>
    <w:rsid w:val="005F760E"/>
    <w:rsid w:val="005F7B1D"/>
    <w:rsid w:val="00600422"/>
    <w:rsid w:val="0060222A"/>
    <w:rsid w:val="006070C4"/>
    <w:rsid w:val="00610C21"/>
    <w:rsid w:val="00611907"/>
    <w:rsid w:val="00613116"/>
    <w:rsid w:val="00613B7B"/>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558DF"/>
    <w:rsid w:val="006619C8"/>
    <w:rsid w:val="00671710"/>
    <w:rsid w:val="00673414"/>
    <w:rsid w:val="00676079"/>
    <w:rsid w:val="00676ECD"/>
    <w:rsid w:val="00677D0A"/>
    <w:rsid w:val="0068185F"/>
    <w:rsid w:val="00692207"/>
    <w:rsid w:val="006A01CF"/>
    <w:rsid w:val="006A60DD"/>
    <w:rsid w:val="006B0679"/>
    <w:rsid w:val="006B074C"/>
    <w:rsid w:val="006B3B84"/>
    <w:rsid w:val="006B4E7C"/>
    <w:rsid w:val="006B5D8C"/>
    <w:rsid w:val="006B72D4"/>
    <w:rsid w:val="006C11CC"/>
    <w:rsid w:val="006C1AEB"/>
    <w:rsid w:val="006C57FE"/>
    <w:rsid w:val="006C668E"/>
    <w:rsid w:val="006E4B63"/>
    <w:rsid w:val="006F06E4"/>
    <w:rsid w:val="006F6997"/>
    <w:rsid w:val="006F7B41"/>
    <w:rsid w:val="00702B5D"/>
    <w:rsid w:val="00703ED2"/>
    <w:rsid w:val="00707B8D"/>
    <w:rsid w:val="00713636"/>
    <w:rsid w:val="00714B8C"/>
    <w:rsid w:val="0071675D"/>
    <w:rsid w:val="00717736"/>
    <w:rsid w:val="007235A9"/>
    <w:rsid w:val="00732B47"/>
    <w:rsid w:val="00735CF5"/>
    <w:rsid w:val="0074063A"/>
    <w:rsid w:val="00742AA4"/>
    <w:rsid w:val="00743BA1"/>
    <w:rsid w:val="00744907"/>
    <w:rsid w:val="00745F1E"/>
    <w:rsid w:val="007515FE"/>
    <w:rsid w:val="007601D0"/>
    <w:rsid w:val="007603BB"/>
    <w:rsid w:val="0076109D"/>
    <w:rsid w:val="00767107"/>
    <w:rsid w:val="00773617"/>
    <w:rsid w:val="00773BFD"/>
    <w:rsid w:val="007743B3"/>
    <w:rsid w:val="00774490"/>
    <w:rsid w:val="007819FF"/>
    <w:rsid w:val="0078360C"/>
    <w:rsid w:val="00784A4C"/>
    <w:rsid w:val="00784BC6"/>
    <w:rsid w:val="0078523D"/>
    <w:rsid w:val="00790E6D"/>
    <w:rsid w:val="007931DF"/>
    <w:rsid w:val="007A0172"/>
    <w:rsid w:val="007A1804"/>
    <w:rsid w:val="007A2511"/>
    <w:rsid w:val="007A260E"/>
    <w:rsid w:val="007A4D4C"/>
    <w:rsid w:val="007A4DD6"/>
    <w:rsid w:val="007A5CB9"/>
    <w:rsid w:val="007B20AE"/>
    <w:rsid w:val="007B6B07"/>
    <w:rsid w:val="007B6D43"/>
    <w:rsid w:val="007B749A"/>
    <w:rsid w:val="007B7C6E"/>
    <w:rsid w:val="007D44D7"/>
    <w:rsid w:val="007D621A"/>
    <w:rsid w:val="007D6A42"/>
    <w:rsid w:val="007D7D08"/>
    <w:rsid w:val="007E058A"/>
    <w:rsid w:val="007E2887"/>
    <w:rsid w:val="007E5278"/>
    <w:rsid w:val="007E749C"/>
    <w:rsid w:val="007F1B5C"/>
    <w:rsid w:val="007F339A"/>
    <w:rsid w:val="007F3C91"/>
    <w:rsid w:val="007F77B3"/>
    <w:rsid w:val="00801257"/>
    <w:rsid w:val="00803B0A"/>
    <w:rsid w:val="00804DED"/>
    <w:rsid w:val="00805B96"/>
    <w:rsid w:val="008105BE"/>
    <w:rsid w:val="008115A5"/>
    <w:rsid w:val="00811D46"/>
    <w:rsid w:val="0081415D"/>
    <w:rsid w:val="00820229"/>
    <w:rsid w:val="00822448"/>
    <w:rsid w:val="00822ABE"/>
    <w:rsid w:val="008244D1"/>
    <w:rsid w:val="00825127"/>
    <w:rsid w:val="00827F51"/>
    <w:rsid w:val="0083104E"/>
    <w:rsid w:val="008343BE"/>
    <w:rsid w:val="00836535"/>
    <w:rsid w:val="00840FB4"/>
    <w:rsid w:val="008410B2"/>
    <w:rsid w:val="008500A0"/>
    <w:rsid w:val="008524E5"/>
    <w:rsid w:val="0085351C"/>
    <w:rsid w:val="0085435A"/>
    <w:rsid w:val="008549CA"/>
    <w:rsid w:val="008556C3"/>
    <w:rsid w:val="0085687C"/>
    <w:rsid w:val="008706C5"/>
    <w:rsid w:val="00873707"/>
    <w:rsid w:val="00874B20"/>
    <w:rsid w:val="008757C6"/>
    <w:rsid w:val="008763E1"/>
    <w:rsid w:val="0087775C"/>
    <w:rsid w:val="00877EC8"/>
    <w:rsid w:val="00880F36"/>
    <w:rsid w:val="0088471A"/>
    <w:rsid w:val="00885530"/>
    <w:rsid w:val="008910D1"/>
    <w:rsid w:val="0089296C"/>
    <w:rsid w:val="00896ABD"/>
    <w:rsid w:val="00897AB6"/>
    <w:rsid w:val="008A3380"/>
    <w:rsid w:val="008A49AC"/>
    <w:rsid w:val="008A7A9C"/>
    <w:rsid w:val="008B5218"/>
    <w:rsid w:val="008B7102"/>
    <w:rsid w:val="008C3A6C"/>
    <w:rsid w:val="008C3B7D"/>
    <w:rsid w:val="008C7030"/>
    <w:rsid w:val="008D0F90"/>
    <w:rsid w:val="008D1A11"/>
    <w:rsid w:val="008D3715"/>
    <w:rsid w:val="008D5465"/>
    <w:rsid w:val="008D5E61"/>
    <w:rsid w:val="008D7EB7"/>
    <w:rsid w:val="008D7EC5"/>
    <w:rsid w:val="008E3684"/>
    <w:rsid w:val="008E4FB6"/>
    <w:rsid w:val="008E57F5"/>
    <w:rsid w:val="008E7606"/>
    <w:rsid w:val="008F1DAA"/>
    <w:rsid w:val="008F376A"/>
    <w:rsid w:val="008F3EBD"/>
    <w:rsid w:val="008F60B2"/>
    <w:rsid w:val="008F7C41"/>
    <w:rsid w:val="009031E2"/>
    <w:rsid w:val="0091276C"/>
    <w:rsid w:val="009132C8"/>
    <w:rsid w:val="00914629"/>
    <w:rsid w:val="009165AC"/>
    <w:rsid w:val="00916FFC"/>
    <w:rsid w:val="0092053F"/>
    <w:rsid w:val="0092340A"/>
    <w:rsid w:val="009313D9"/>
    <w:rsid w:val="00935B7F"/>
    <w:rsid w:val="00941293"/>
    <w:rsid w:val="009440A0"/>
    <w:rsid w:val="00946363"/>
    <w:rsid w:val="00946372"/>
    <w:rsid w:val="00947409"/>
    <w:rsid w:val="00950C17"/>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684C"/>
    <w:rsid w:val="00987710"/>
    <w:rsid w:val="009904AB"/>
    <w:rsid w:val="00995688"/>
    <w:rsid w:val="009958A6"/>
    <w:rsid w:val="00996456"/>
    <w:rsid w:val="009A04F5"/>
    <w:rsid w:val="009A15EF"/>
    <w:rsid w:val="009A1E70"/>
    <w:rsid w:val="009A38A5"/>
    <w:rsid w:val="009A4A53"/>
    <w:rsid w:val="009A5A84"/>
    <w:rsid w:val="009A5B73"/>
    <w:rsid w:val="009B118B"/>
    <w:rsid w:val="009B1737"/>
    <w:rsid w:val="009B3D4B"/>
    <w:rsid w:val="009B5B99"/>
    <w:rsid w:val="009B6EFC"/>
    <w:rsid w:val="009C1FD0"/>
    <w:rsid w:val="009C2DF8"/>
    <w:rsid w:val="009C31BF"/>
    <w:rsid w:val="009C5A15"/>
    <w:rsid w:val="009C68B7"/>
    <w:rsid w:val="009D0834"/>
    <w:rsid w:val="009D0A1E"/>
    <w:rsid w:val="009D2AE3"/>
    <w:rsid w:val="009D52BC"/>
    <w:rsid w:val="009D7D0A"/>
    <w:rsid w:val="009E09D9"/>
    <w:rsid w:val="009F01B1"/>
    <w:rsid w:val="009F0DBB"/>
    <w:rsid w:val="009F3887"/>
    <w:rsid w:val="009F659A"/>
    <w:rsid w:val="009F732B"/>
    <w:rsid w:val="00A01FE0"/>
    <w:rsid w:val="00A06945"/>
    <w:rsid w:val="00A10656"/>
    <w:rsid w:val="00A113C0"/>
    <w:rsid w:val="00A12FA6"/>
    <w:rsid w:val="00A1339B"/>
    <w:rsid w:val="00A14ABA"/>
    <w:rsid w:val="00A24CB6"/>
    <w:rsid w:val="00A26CD2"/>
    <w:rsid w:val="00A27667"/>
    <w:rsid w:val="00A32979"/>
    <w:rsid w:val="00A34A67"/>
    <w:rsid w:val="00A37462"/>
    <w:rsid w:val="00A42C91"/>
    <w:rsid w:val="00A42D57"/>
    <w:rsid w:val="00A433AF"/>
    <w:rsid w:val="00A459E1"/>
    <w:rsid w:val="00A46AC4"/>
    <w:rsid w:val="00A52296"/>
    <w:rsid w:val="00A52874"/>
    <w:rsid w:val="00A55661"/>
    <w:rsid w:val="00A61B70"/>
    <w:rsid w:val="00A61FA8"/>
    <w:rsid w:val="00A637F4"/>
    <w:rsid w:val="00A64DF2"/>
    <w:rsid w:val="00A65485"/>
    <w:rsid w:val="00A66E05"/>
    <w:rsid w:val="00A70753"/>
    <w:rsid w:val="00A712D2"/>
    <w:rsid w:val="00A7326A"/>
    <w:rsid w:val="00A75A4A"/>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B40EF"/>
    <w:rsid w:val="00AC01D1"/>
    <w:rsid w:val="00AC046B"/>
    <w:rsid w:val="00AC0AB2"/>
    <w:rsid w:val="00AC0E9F"/>
    <w:rsid w:val="00AC52A5"/>
    <w:rsid w:val="00AC6EFD"/>
    <w:rsid w:val="00AC7151"/>
    <w:rsid w:val="00AD1469"/>
    <w:rsid w:val="00AD42B4"/>
    <w:rsid w:val="00AD460A"/>
    <w:rsid w:val="00AD6A05"/>
    <w:rsid w:val="00AE118B"/>
    <w:rsid w:val="00AE272B"/>
    <w:rsid w:val="00AE3E3A"/>
    <w:rsid w:val="00AE5B6F"/>
    <w:rsid w:val="00AE77B4"/>
    <w:rsid w:val="00AE7C1A"/>
    <w:rsid w:val="00AE7DF8"/>
    <w:rsid w:val="00AF0D9C"/>
    <w:rsid w:val="00AF13AB"/>
    <w:rsid w:val="00AF1D36"/>
    <w:rsid w:val="00AF280B"/>
    <w:rsid w:val="00AF33ED"/>
    <w:rsid w:val="00AF5F75"/>
    <w:rsid w:val="00AF6001"/>
    <w:rsid w:val="00B01A16"/>
    <w:rsid w:val="00B07F45"/>
    <w:rsid w:val="00B1021A"/>
    <w:rsid w:val="00B1481A"/>
    <w:rsid w:val="00B15A1F"/>
    <w:rsid w:val="00B15FE9"/>
    <w:rsid w:val="00B2148A"/>
    <w:rsid w:val="00B220C2"/>
    <w:rsid w:val="00B245A1"/>
    <w:rsid w:val="00B24B9A"/>
    <w:rsid w:val="00B25B32"/>
    <w:rsid w:val="00B27CE0"/>
    <w:rsid w:val="00B32616"/>
    <w:rsid w:val="00B36C42"/>
    <w:rsid w:val="00B42EA7"/>
    <w:rsid w:val="00B51845"/>
    <w:rsid w:val="00B51923"/>
    <w:rsid w:val="00B5337C"/>
    <w:rsid w:val="00B53FDE"/>
    <w:rsid w:val="00B56397"/>
    <w:rsid w:val="00B571DA"/>
    <w:rsid w:val="00B6027B"/>
    <w:rsid w:val="00B636C8"/>
    <w:rsid w:val="00B65EDB"/>
    <w:rsid w:val="00B67AFF"/>
    <w:rsid w:val="00B70B59"/>
    <w:rsid w:val="00B73657"/>
    <w:rsid w:val="00B739B3"/>
    <w:rsid w:val="00B81B15"/>
    <w:rsid w:val="00B83A9F"/>
    <w:rsid w:val="00B858E9"/>
    <w:rsid w:val="00B915AE"/>
    <w:rsid w:val="00BA019D"/>
    <w:rsid w:val="00BA1735"/>
    <w:rsid w:val="00BA19FA"/>
    <w:rsid w:val="00BA27F3"/>
    <w:rsid w:val="00BA4288"/>
    <w:rsid w:val="00BB0902"/>
    <w:rsid w:val="00BB1F9C"/>
    <w:rsid w:val="00BB48E5"/>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246D"/>
    <w:rsid w:val="00BF2682"/>
    <w:rsid w:val="00BF4166"/>
    <w:rsid w:val="00BF48EA"/>
    <w:rsid w:val="00C06F06"/>
    <w:rsid w:val="00C14B4C"/>
    <w:rsid w:val="00C20FAD"/>
    <w:rsid w:val="00C2375F"/>
    <w:rsid w:val="00C247CB"/>
    <w:rsid w:val="00C32E66"/>
    <w:rsid w:val="00C3355F"/>
    <w:rsid w:val="00C33A04"/>
    <w:rsid w:val="00C3569A"/>
    <w:rsid w:val="00C43F48"/>
    <w:rsid w:val="00C448FF"/>
    <w:rsid w:val="00C45E57"/>
    <w:rsid w:val="00C473D4"/>
    <w:rsid w:val="00C52F29"/>
    <w:rsid w:val="00C56CE6"/>
    <w:rsid w:val="00C5745F"/>
    <w:rsid w:val="00C60005"/>
    <w:rsid w:val="00C61A98"/>
    <w:rsid w:val="00C63201"/>
    <w:rsid w:val="00C64E62"/>
    <w:rsid w:val="00C651D5"/>
    <w:rsid w:val="00C65CCC"/>
    <w:rsid w:val="00C7618F"/>
    <w:rsid w:val="00C765A9"/>
    <w:rsid w:val="00C81157"/>
    <w:rsid w:val="00C8162D"/>
    <w:rsid w:val="00C817F9"/>
    <w:rsid w:val="00C830BB"/>
    <w:rsid w:val="00C83A0B"/>
    <w:rsid w:val="00C842D0"/>
    <w:rsid w:val="00C84ED1"/>
    <w:rsid w:val="00C863CC"/>
    <w:rsid w:val="00C9038F"/>
    <w:rsid w:val="00C92AAB"/>
    <w:rsid w:val="00C93B9E"/>
    <w:rsid w:val="00C95D4C"/>
    <w:rsid w:val="00C9637F"/>
    <w:rsid w:val="00C9708A"/>
    <w:rsid w:val="00CA2435"/>
    <w:rsid w:val="00CA4068"/>
    <w:rsid w:val="00CA67F4"/>
    <w:rsid w:val="00CB37F8"/>
    <w:rsid w:val="00CB7DC3"/>
    <w:rsid w:val="00CB7E4B"/>
    <w:rsid w:val="00CC5BE1"/>
    <w:rsid w:val="00CC75A2"/>
    <w:rsid w:val="00CC7A18"/>
    <w:rsid w:val="00CD0E2F"/>
    <w:rsid w:val="00CD1D49"/>
    <w:rsid w:val="00CD2F20"/>
    <w:rsid w:val="00CD6B20"/>
    <w:rsid w:val="00CE0055"/>
    <w:rsid w:val="00CE1339"/>
    <w:rsid w:val="00CE61CC"/>
    <w:rsid w:val="00CE6E42"/>
    <w:rsid w:val="00CF20B7"/>
    <w:rsid w:val="00CF28C4"/>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66521"/>
    <w:rsid w:val="00D66A51"/>
    <w:rsid w:val="00D717BB"/>
    <w:rsid w:val="00D7226B"/>
    <w:rsid w:val="00D72707"/>
    <w:rsid w:val="00D75356"/>
    <w:rsid w:val="00D75A9C"/>
    <w:rsid w:val="00D829C8"/>
    <w:rsid w:val="00D90871"/>
    <w:rsid w:val="00D9155F"/>
    <w:rsid w:val="00D9403F"/>
    <w:rsid w:val="00D959B4"/>
    <w:rsid w:val="00D97D87"/>
    <w:rsid w:val="00DA44DE"/>
    <w:rsid w:val="00DB5AB3"/>
    <w:rsid w:val="00DB620A"/>
    <w:rsid w:val="00DC3832"/>
    <w:rsid w:val="00DC5362"/>
    <w:rsid w:val="00DC7A51"/>
    <w:rsid w:val="00DD3B1E"/>
    <w:rsid w:val="00DE2B91"/>
    <w:rsid w:val="00DE469C"/>
    <w:rsid w:val="00DE5B5F"/>
    <w:rsid w:val="00DF5AE7"/>
    <w:rsid w:val="00DF614E"/>
    <w:rsid w:val="00E00696"/>
    <w:rsid w:val="00E03651"/>
    <w:rsid w:val="00E03808"/>
    <w:rsid w:val="00E060C2"/>
    <w:rsid w:val="00E06324"/>
    <w:rsid w:val="00E07B81"/>
    <w:rsid w:val="00E10AFD"/>
    <w:rsid w:val="00E12B11"/>
    <w:rsid w:val="00E12FB0"/>
    <w:rsid w:val="00E14814"/>
    <w:rsid w:val="00E1591B"/>
    <w:rsid w:val="00E16A50"/>
    <w:rsid w:val="00E20201"/>
    <w:rsid w:val="00E212ED"/>
    <w:rsid w:val="00E249D5"/>
    <w:rsid w:val="00E25017"/>
    <w:rsid w:val="00E26F73"/>
    <w:rsid w:val="00E30A34"/>
    <w:rsid w:val="00E33C68"/>
    <w:rsid w:val="00E34EEB"/>
    <w:rsid w:val="00E36239"/>
    <w:rsid w:val="00E3687C"/>
    <w:rsid w:val="00E44EB9"/>
    <w:rsid w:val="00E45BDC"/>
    <w:rsid w:val="00E46358"/>
    <w:rsid w:val="00E471DC"/>
    <w:rsid w:val="00E50EB4"/>
    <w:rsid w:val="00E532FC"/>
    <w:rsid w:val="00E559B4"/>
    <w:rsid w:val="00E55BB0"/>
    <w:rsid w:val="00E57077"/>
    <w:rsid w:val="00E609E5"/>
    <w:rsid w:val="00E60F27"/>
    <w:rsid w:val="00E64D93"/>
    <w:rsid w:val="00E65EDB"/>
    <w:rsid w:val="00E66927"/>
    <w:rsid w:val="00E677B8"/>
    <w:rsid w:val="00E67FA1"/>
    <w:rsid w:val="00E7387D"/>
    <w:rsid w:val="00E73D53"/>
    <w:rsid w:val="00E75111"/>
    <w:rsid w:val="00E7646A"/>
    <w:rsid w:val="00E77296"/>
    <w:rsid w:val="00E81103"/>
    <w:rsid w:val="00E862EA"/>
    <w:rsid w:val="00E87527"/>
    <w:rsid w:val="00E87EF7"/>
    <w:rsid w:val="00E93763"/>
    <w:rsid w:val="00E96C4C"/>
    <w:rsid w:val="00EA2AAE"/>
    <w:rsid w:val="00EA2EC0"/>
    <w:rsid w:val="00EA427A"/>
    <w:rsid w:val="00EA723B"/>
    <w:rsid w:val="00EB6350"/>
    <w:rsid w:val="00EB687A"/>
    <w:rsid w:val="00EC2B81"/>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F0D"/>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67210"/>
    <w:rsid w:val="00F73F29"/>
    <w:rsid w:val="00F766BE"/>
    <w:rsid w:val="00F77EB9"/>
    <w:rsid w:val="00F80635"/>
    <w:rsid w:val="00F8115F"/>
    <w:rsid w:val="00F815D1"/>
    <w:rsid w:val="00F81E7E"/>
    <w:rsid w:val="00F81F0F"/>
    <w:rsid w:val="00F825F4"/>
    <w:rsid w:val="00F92AA1"/>
    <w:rsid w:val="00F932DE"/>
    <w:rsid w:val="00F93FB4"/>
    <w:rsid w:val="00F963DD"/>
    <w:rsid w:val="00F9641A"/>
    <w:rsid w:val="00F97004"/>
    <w:rsid w:val="00FA2045"/>
    <w:rsid w:val="00FA432E"/>
    <w:rsid w:val="00FA6B65"/>
    <w:rsid w:val="00FA7A66"/>
    <w:rsid w:val="00FB1AA9"/>
    <w:rsid w:val="00FB4B5A"/>
    <w:rsid w:val="00FB5963"/>
    <w:rsid w:val="00FB5DAA"/>
    <w:rsid w:val="00FC04B9"/>
    <w:rsid w:val="00FC161A"/>
    <w:rsid w:val="00FC23D5"/>
    <w:rsid w:val="00FC4337"/>
    <w:rsid w:val="00FC4C1A"/>
    <w:rsid w:val="00FC628F"/>
    <w:rsid w:val="00FC6468"/>
    <w:rsid w:val="00FC6D49"/>
    <w:rsid w:val="00FD1A39"/>
    <w:rsid w:val="00FD4922"/>
    <w:rsid w:val="00FD6461"/>
    <w:rsid w:val="00FE0281"/>
    <w:rsid w:val="00FE290D"/>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21ABF53C-4DF8-4360-9E38-87ACDCB15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7D6A42"/>
    <w:rPr>
      <w:rFonts w:asciiTheme="minorHAnsi" w:eastAsiaTheme="minorHAnsi" w:hAnsiTheme="minorHAnsi" w:cstheme="minorBid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E5B6F"/>
    <w:pPr>
      <w:jc w:val="center"/>
    </w:pPr>
  </w:style>
  <w:style w:type="character" w:customStyle="1" w:styleId="EndNoteBibliographyTitleChar">
    <w:name w:val="EndNote Bibliography Title Char"/>
    <w:basedOn w:val="DefaultParagraphFont"/>
    <w:link w:val="EndNoteBibliographyTitle"/>
    <w:rsid w:val="00AE5B6F"/>
    <w:rPr>
      <w:rFonts w:ascii="Calibri" w:hAnsi="Calibri" w:cs="Calibri"/>
      <w:color w:val="000000"/>
      <w:sz w:val="24"/>
      <w:szCs w:val="24"/>
    </w:rPr>
  </w:style>
  <w:style w:type="paragraph" w:customStyle="1" w:styleId="EndNoteBibliography">
    <w:name w:val="EndNote Bibliography"/>
    <w:basedOn w:val="Normal"/>
    <w:link w:val="EndNoteBibliographyChar"/>
    <w:rsid w:val="00AE5B6F"/>
  </w:style>
  <w:style w:type="character" w:customStyle="1" w:styleId="EndNoteBibliographyChar">
    <w:name w:val="EndNote Bibliography Char"/>
    <w:basedOn w:val="DefaultParagraphFont"/>
    <w:link w:val="EndNoteBibliography"/>
    <w:rsid w:val="00AE5B6F"/>
    <w:rPr>
      <w:rFonts w:ascii="Calibri" w:hAnsi="Calibri" w:cs="Calibri"/>
      <w:color w:val="000000"/>
      <w:sz w:val="24"/>
      <w:szCs w:val="24"/>
    </w:rPr>
  </w:style>
  <w:style w:type="paragraph" w:styleId="EndnoteText">
    <w:name w:val="endnote text"/>
    <w:basedOn w:val="Normal"/>
    <w:link w:val="EndnoteTextChar"/>
    <w:uiPriority w:val="99"/>
    <w:semiHidden/>
    <w:unhideWhenUsed/>
    <w:rsid w:val="005017A2"/>
    <w:rPr>
      <w:sz w:val="20"/>
      <w:szCs w:val="20"/>
    </w:rPr>
  </w:style>
  <w:style w:type="character" w:customStyle="1" w:styleId="EndnoteTextChar">
    <w:name w:val="Endnote Text Char"/>
    <w:basedOn w:val="DefaultParagraphFont"/>
    <w:link w:val="EndnoteText"/>
    <w:uiPriority w:val="99"/>
    <w:semiHidden/>
    <w:rsid w:val="005017A2"/>
    <w:rPr>
      <w:rFonts w:ascii="Calibri" w:hAnsi="Calibri" w:cs="Calibri"/>
      <w:color w:val="000000"/>
    </w:rPr>
  </w:style>
  <w:style w:type="character" w:styleId="EndnoteReference">
    <w:name w:val="endnote reference"/>
    <w:basedOn w:val="DefaultParagraphFont"/>
    <w:uiPriority w:val="99"/>
    <w:semiHidden/>
    <w:unhideWhenUsed/>
    <w:rsid w:val="005017A2"/>
    <w:rPr>
      <w:vertAlign w:val="superscript"/>
    </w:rPr>
  </w:style>
  <w:style w:type="character" w:styleId="UnresolvedMention">
    <w:name w:val="Unresolved Mention"/>
    <w:basedOn w:val="DefaultParagraphFont"/>
    <w:uiPriority w:val="99"/>
    <w:semiHidden/>
    <w:unhideWhenUsed/>
    <w:rsid w:val="00F93F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094103">
      <w:bodyDiv w:val="1"/>
      <w:marLeft w:val="0"/>
      <w:marRight w:val="0"/>
      <w:marTop w:val="0"/>
      <w:marBottom w:val="0"/>
      <w:divBdr>
        <w:top w:val="none" w:sz="0" w:space="0" w:color="auto"/>
        <w:left w:val="none" w:sz="0" w:space="0" w:color="auto"/>
        <w:bottom w:val="none" w:sz="0" w:space="0" w:color="auto"/>
        <w:right w:val="none" w:sz="0" w:space="0" w:color="auto"/>
      </w:divBdr>
    </w:div>
    <w:div w:id="27676231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9789150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41869984">
      <w:bodyDiv w:val="1"/>
      <w:marLeft w:val="0"/>
      <w:marRight w:val="0"/>
      <w:marTop w:val="0"/>
      <w:marBottom w:val="0"/>
      <w:divBdr>
        <w:top w:val="none" w:sz="0" w:space="0" w:color="auto"/>
        <w:left w:val="none" w:sz="0" w:space="0" w:color="auto"/>
        <w:bottom w:val="none" w:sz="0" w:space="0" w:color="auto"/>
        <w:right w:val="none" w:sz="0" w:space="0" w:color="auto"/>
      </w:divBdr>
    </w:div>
    <w:div w:id="1298417205">
      <w:bodyDiv w:val="1"/>
      <w:marLeft w:val="0"/>
      <w:marRight w:val="0"/>
      <w:marTop w:val="0"/>
      <w:marBottom w:val="0"/>
      <w:divBdr>
        <w:top w:val="none" w:sz="0" w:space="0" w:color="auto"/>
        <w:left w:val="none" w:sz="0" w:space="0" w:color="auto"/>
        <w:bottom w:val="none" w:sz="0" w:space="0" w:color="auto"/>
        <w:right w:val="none" w:sz="0" w:space="0" w:color="auto"/>
      </w:divBdr>
    </w:div>
    <w:div w:id="1376733837">
      <w:bodyDiv w:val="1"/>
      <w:marLeft w:val="0"/>
      <w:marRight w:val="0"/>
      <w:marTop w:val="0"/>
      <w:marBottom w:val="0"/>
      <w:divBdr>
        <w:top w:val="none" w:sz="0" w:space="0" w:color="auto"/>
        <w:left w:val="none" w:sz="0" w:space="0" w:color="auto"/>
        <w:bottom w:val="none" w:sz="0" w:space="0" w:color="auto"/>
        <w:right w:val="none" w:sz="0" w:space="0" w:color="auto"/>
      </w:divBdr>
    </w:div>
    <w:div w:id="172394405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455270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56208F-F0FA-4C97-BCB5-FE36A5C7D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0</Pages>
  <Words>8965</Words>
  <Characters>51104</Characters>
  <Application>Microsoft Office Word</Application>
  <DocSecurity>0</DocSecurity>
  <Lines>425</Lines>
  <Paragraphs>11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995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3</cp:revision>
  <cp:lastPrinted>2013-05-29T14:32:00Z</cp:lastPrinted>
  <dcterms:created xsi:type="dcterms:W3CDTF">2019-01-04T20:55:00Z</dcterms:created>
  <dcterms:modified xsi:type="dcterms:W3CDTF">2019-01-04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